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7DCC" w:rsidRDefault="001B7DCC" w:rsidP="001B7DCC">
      <w:pPr>
        <w:jc w:val="both"/>
      </w:pPr>
    </w:p>
    <w:p w:rsidR="001B7DCC" w:rsidRDefault="001B7DCC" w:rsidP="001B7DCC">
      <w:pPr>
        <w:jc w:val="both"/>
      </w:pPr>
    </w:p>
    <w:p w:rsidR="001B7DCC" w:rsidRDefault="001B7DCC" w:rsidP="001B7DCC">
      <w:pPr>
        <w:widowControl w:val="0"/>
        <w:tabs>
          <w:tab w:val="right" w:pos="10710"/>
        </w:tabs>
        <w:jc w:val="both"/>
      </w:pPr>
    </w:p>
    <w:p w:rsidR="001B7DCC" w:rsidRDefault="001B7DCC" w:rsidP="001B7DCC">
      <w:pPr>
        <w:widowControl w:val="0"/>
        <w:tabs>
          <w:tab w:val="right" w:pos="10710"/>
        </w:tabs>
        <w:jc w:val="center"/>
        <w:rPr>
          <w:b/>
          <w:sz w:val="28"/>
          <w:szCs w:val="28"/>
        </w:rPr>
      </w:pPr>
      <w:r>
        <w:rPr>
          <w:b/>
          <w:sz w:val="28"/>
          <w:szCs w:val="28"/>
        </w:rPr>
        <w:br/>
      </w:r>
    </w:p>
    <w:p w:rsidR="001B7DCC" w:rsidRDefault="001B7DCC" w:rsidP="001B7DCC">
      <w:pPr>
        <w:widowControl w:val="0"/>
        <w:tabs>
          <w:tab w:val="right" w:pos="10710"/>
        </w:tabs>
        <w:jc w:val="center"/>
        <w:rPr>
          <w:b/>
          <w:sz w:val="28"/>
          <w:szCs w:val="28"/>
        </w:rPr>
      </w:pPr>
      <w:r>
        <w:rPr>
          <w:noProof/>
          <w:lang w:eastAsia="en-CA"/>
        </w:rPr>
        <w:drawing>
          <wp:anchor distT="0" distB="0" distL="114300" distR="114300" simplePos="0" relativeHeight="251659264" behindDoc="1" locked="1" layoutInCell="1" allowOverlap="0" wp14:anchorId="2DD7DB14" wp14:editId="4CFC64F5">
            <wp:simplePos x="0" y="0"/>
            <wp:positionH relativeFrom="column">
              <wp:posOffset>2297430</wp:posOffset>
            </wp:positionH>
            <wp:positionV relativeFrom="page">
              <wp:posOffset>1169670</wp:posOffset>
            </wp:positionV>
            <wp:extent cx="1115695" cy="1115695"/>
            <wp:effectExtent l="0" t="0" r="8255" b="8255"/>
            <wp:wrapThrough wrapText="bothSides">
              <wp:wrapPolygon edited="0">
                <wp:start x="7007" y="0"/>
                <wp:lineTo x="4426" y="1106"/>
                <wp:lineTo x="0" y="4795"/>
                <wp:lineTo x="0" y="14384"/>
                <wp:lineTo x="1475" y="17703"/>
                <wp:lineTo x="1475" y="18441"/>
                <wp:lineTo x="6270" y="21391"/>
                <wp:lineTo x="7376" y="21391"/>
                <wp:lineTo x="14015" y="21391"/>
                <wp:lineTo x="15121" y="21391"/>
                <wp:lineTo x="19916" y="17703"/>
                <wp:lineTo x="21391" y="14384"/>
                <wp:lineTo x="21391" y="4795"/>
                <wp:lineTo x="16965" y="1106"/>
                <wp:lineTo x="14384" y="0"/>
                <wp:lineTo x="7007"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c_logo.png"/>
                    <pic:cNvPicPr/>
                  </pic:nvPicPr>
                  <pic:blipFill>
                    <a:blip r:embed="rId7">
                      <a:extLst>
                        <a:ext uri="{28A0092B-C50C-407E-A947-70E740481C1C}">
                          <a14:useLocalDpi xmlns:a14="http://schemas.microsoft.com/office/drawing/2010/main" val="0"/>
                        </a:ext>
                      </a:extLst>
                    </a:blip>
                    <a:stretch>
                      <a:fillRect/>
                    </a:stretch>
                  </pic:blipFill>
                  <pic:spPr>
                    <a:xfrm>
                      <a:off x="0" y="0"/>
                      <a:ext cx="1115695" cy="1115695"/>
                    </a:xfrm>
                    <a:prstGeom prst="rect">
                      <a:avLst/>
                    </a:prstGeom>
                  </pic:spPr>
                </pic:pic>
              </a:graphicData>
            </a:graphic>
            <wp14:sizeRelH relativeFrom="margin">
              <wp14:pctWidth>0</wp14:pctWidth>
            </wp14:sizeRelH>
            <wp14:sizeRelV relativeFrom="margin">
              <wp14:pctHeight>0</wp14:pctHeight>
            </wp14:sizeRelV>
          </wp:anchor>
        </w:drawing>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p>
    <w:p w:rsidR="001B7DCC" w:rsidRPr="003E0404" w:rsidRDefault="001B7DCC" w:rsidP="001B7DCC">
      <w:pPr>
        <w:widowControl w:val="0"/>
        <w:tabs>
          <w:tab w:val="right" w:pos="10710"/>
        </w:tabs>
        <w:jc w:val="center"/>
        <w:rPr>
          <w:b/>
          <w:sz w:val="28"/>
          <w:szCs w:val="28"/>
        </w:rPr>
      </w:pPr>
      <w:r w:rsidRPr="003E0404">
        <w:rPr>
          <w:b/>
          <w:sz w:val="28"/>
          <w:szCs w:val="28"/>
        </w:rPr>
        <w:t>GEOLOGICAL SURVEY OF CANADA</w:t>
      </w:r>
    </w:p>
    <w:p w:rsidR="001B7DCC" w:rsidRDefault="001B7DCC" w:rsidP="001B7DCC">
      <w:pPr>
        <w:widowControl w:val="0"/>
        <w:tabs>
          <w:tab w:val="right" w:pos="10710"/>
        </w:tabs>
        <w:jc w:val="center"/>
        <w:rPr>
          <w:b/>
          <w:sz w:val="28"/>
          <w:szCs w:val="28"/>
        </w:rPr>
      </w:pPr>
      <w:r w:rsidRPr="003E0404">
        <w:rPr>
          <w:b/>
          <w:sz w:val="28"/>
          <w:szCs w:val="28"/>
        </w:rPr>
        <w:t xml:space="preserve">OPEN FILE </w:t>
      </w:r>
      <w:proofErr w:type="spellStart"/>
      <w:r>
        <w:rPr>
          <w:b/>
          <w:sz w:val="28"/>
          <w:szCs w:val="28"/>
        </w:rPr>
        <w:t>xxxx</w:t>
      </w:r>
      <w:proofErr w:type="spellEnd"/>
    </w:p>
    <w:p w:rsidR="001B7DCC" w:rsidRPr="00876DA5" w:rsidRDefault="001B7DCC" w:rsidP="001B7DCC">
      <w:pPr>
        <w:widowControl w:val="0"/>
        <w:tabs>
          <w:tab w:val="right" w:pos="10710"/>
        </w:tabs>
        <w:jc w:val="center"/>
        <w:rPr>
          <w:b/>
          <w:sz w:val="28"/>
          <w:szCs w:val="28"/>
        </w:rPr>
      </w:pPr>
    </w:p>
    <w:p w:rsidR="001B7DCC" w:rsidRDefault="001B7DCC" w:rsidP="001B7DCC">
      <w:pPr>
        <w:jc w:val="center"/>
        <w:rPr>
          <w:b/>
          <w:sz w:val="28"/>
          <w:szCs w:val="28"/>
        </w:rPr>
      </w:pPr>
      <w:proofErr w:type="spellStart"/>
      <w:r>
        <w:rPr>
          <w:b/>
          <w:sz w:val="28"/>
          <w:szCs w:val="28"/>
        </w:rPr>
        <w:t>Nav</w:t>
      </w:r>
      <w:r w:rsidR="00240174">
        <w:rPr>
          <w:b/>
          <w:sz w:val="28"/>
          <w:szCs w:val="28"/>
        </w:rPr>
        <w:t>Cleaner</w:t>
      </w:r>
      <w:proofErr w:type="spellEnd"/>
      <w:r>
        <w:rPr>
          <w:b/>
          <w:sz w:val="28"/>
          <w:szCs w:val="28"/>
        </w:rPr>
        <w:t xml:space="preserve"> – An interactive progr</w:t>
      </w:r>
      <w:r w:rsidR="00395B7A">
        <w:rPr>
          <w:b/>
          <w:sz w:val="28"/>
          <w:szCs w:val="28"/>
        </w:rPr>
        <w:t xml:space="preserve">am for cleaning navigation </w:t>
      </w:r>
      <w:r>
        <w:rPr>
          <w:b/>
          <w:sz w:val="28"/>
          <w:szCs w:val="28"/>
        </w:rPr>
        <w:t xml:space="preserve">derived </w:t>
      </w:r>
      <w:r w:rsidR="00395B7A">
        <w:rPr>
          <w:b/>
          <w:sz w:val="28"/>
          <w:szCs w:val="28"/>
        </w:rPr>
        <w:t xml:space="preserve">from </w:t>
      </w:r>
      <w:r>
        <w:rPr>
          <w:b/>
          <w:sz w:val="28"/>
          <w:szCs w:val="28"/>
        </w:rPr>
        <w:t>marine expedition data</w:t>
      </w:r>
      <w:r w:rsidR="00EE3413" w:rsidRPr="00EE3413">
        <w:rPr>
          <w:b/>
          <w:sz w:val="28"/>
          <w:szCs w:val="28"/>
        </w:rPr>
        <w:t xml:space="preserve"> </w:t>
      </w:r>
      <w:r w:rsidR="00EE3413">
        <w:rPr>
          <w:b/>
          <w:sz w:val="28"/>
          <w:szCs w:val="28"/>
        </w:rPr>
        <w:t>including SEGY sources</w:t>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jc w:val="center"/>
        <w:rPr>
          <w:b/>
          <w:sz w:val="28"/>
          <w:szCs w:val="28"/>
        </w:rPr>
      </w:pPr>
      <w:r>
        <w:rPr>
          <w:b/>
          <w:sz w:val="28"/>
          <w:szCs w:val="28"/>
        </w:rPr>
        <w:t>R. C. Courtney</w:t>
      </w: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jc w:val="center"/>
        <w:rPr>
          <w:b/>
          <w:sz w:val="28"/>
          <w:szCs w:val="28"/>
        </w:rPr>
      </w:pPr>
      <w:r>
        <w:rPr>
          <w:b/>
          <w:sz w:val="28"/>
          <w:szCs w:val="28"/>
        </w:rPr>
        <w:t>2016</w:t>
      </w: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jc w:val="center"/>
        <w:rPr>
          <w:b/>
          <w:sz w:val="28"/>
          <w:szCs w:val="28"/>
        </w:rPr>
      </w:pPr>
    </w:p>
    <w:p w:rsidR="001B7DCC" w:rsidRDefault="001B7DCC" w:rsidP="001B7DCC">
      <w:pPr>
        <w:widowControl w:val="0"/>
        <w:tabs>
          <w:tab w:val="right" w:pos="10710"/>
        </w:tabs>
        <w:jc w:val="center"/>
        <w:rPr>
          <w:b/>
          <w:sz w:val="28"/>
          <w:szCs w:val="28"/>
        </w:rPr>
      </w:pPr>
      <w:r>
        <w:rPr>
          <w:b/>
          <w:noProof/>
          <w:sz w:val="28"/>
          <w:szCs w:val="28"/>
          <w:lang w:eastAsia="en-CA"/>
        </w:rPr>
        <w:drawing>
          <wp:inline distT="0" distB="0" distL="0" distR="0" wp14:anchorId="09B9EAEA" wp14:editId="3C75D9AA">
            <wp:extent cx="2266950" cy="62123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Can-Canada_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66950" cy="621231"/>
                    </a:xfrm>
                    <a:prstGeom prst="rect">
                      <a:avLst/>
                    </a:prstGeom>
                  </pic:spPr>
                </pic:pic>
              </a:graphicData>
            </a:graphic>
          </wp:inline>
        </w:drawing>
      </w:r>
    </w:p>
    <w:p w:rsidR="001B7DCC" w:rsidRPr="003E0404" w:rsidRDefault="001B7DCC" w:rsidP="001B7DCC">
      <w:pPr>
        <w:widowControl w:val="0"/>
        <w:tabs>
          <w:tab w:val="right" w:pos="10710"/>
        </w:tabs>
        <w:rPr>
          <w:b/>
          <w:sz w:val="28"/>
          <w:szCs w:val="28"/>
        </w:rPr>
      </w:pPr>
      <w:r w:rsidRPr="003E0404">
        <w:rPr>
          <w:b/>
          <w:sz w:val="28"/>
          <w:szCs w:val="28"/>
        </w:rPr>
        <w:lastRenderedPageBreak/>
        <w:t>GEOLOGICAL SURVEY OF CANADA</w:t>
      </w:r>
    </w:p>
    <w:p w:rsidR="001B7DCC" w:rsidRDefault="001B7DCC" w:rsidP="001B7DCC">
      <w:pPr>
        <w:widowControl w:val="0"/>
        <w:tabs>
          <w:tab w:val="right" w:pos="10710"/>
        </w:tabs>
        <w:rPr>
          <w:b/>
          <w:sz w:val="28"/>
          <w:szCs w:val="28"/>
        </w:rPr>
      </w:pPr>
      <w:r w:rsidRPr="003E0404">
        <w:rPr>
          <w:b/>
          <w:sz w:val="28"/>
          <w:szCs w:val="28"/>
        </w:rPr>
        <w:t xml:space="preserve">OPEN FILE </w:t>
      </w:r>
      <w:r>
        <w:rPr>
          <w:b/>
          <w:sz w:val="28"/>
          <w:szCs w:val="28"/>
        </w:rPr>
        <w:t>xxx</w:t>
      </w:r>
    </w:p>
    <w:p w:rsidR="001B7DCC" w:rsidRDefault="001B7DCC" w:rsidP="001B7DCC">
      <w:pPr>
        <w:widowControl w:val="0"/>
        <w:tabs>
          <w:tab w:val="right" w:pos="10710"/>
        </w:tabs>
        <w:rPr>
          <w:b/>
          <w:sz w:val="28"/>
          <w:szCs w:val="28"/>
        </w:rPr>
      </w:pPr>
    </w:p>
    <w:p w:rsidR="001B7DCC" w:rsidRDefault="001B7DCC" w:rsidP="001B7DCC">
      <w:pPr>
        <w:rPr>
          <w:b/>
          <w:sz w:val="28"/>
          <w:szCs w:val="28"/>
        </w:rPr>
      </w:pPr>
      <w:proofErr w:type="spellStart"/>
      <w:r>
        <w:rPr>
          <w:b/>
          <w:sz w:val="28"/>
          <w:szCs w:val="28"/>
        </w:rPr>
        <w:t>Nav</w:t>
      </w:r>
      <w:r w:rsidR="00240174">
        <w:rPr>
          <w:b/>
          <w:sz w:val="28"/>
          <w:szCs w:val="28"/>
        </w:rPr>
        <w:t>Cleaner</w:t>
      </w:r>
      <w:proofErr w:type="spellEnd"/>
      <w:r>
        <w:rPr>
          <w:b/>
          <w:sz w:val="28"/>
          <w:szCs w:val="28"/>
        </w:rPr>
        <w:t xml:space="preserve"> – An interactive progr</w:t>
      </w:r>
      <w:r w:rsidR="00395B7A">
        <w:rPr>
          <w:b/>
          <w:sz w:val="28"/>
          <w:szCs w:val="28"/>
        </w:rPr>
        <w:t xml:space="preserve">am for cleaning navigation </w:t>
      </w:r>
      <w:r>
        <w:rPr>
          <w:b/>
          <w:sz w:val="28"/>
          <w:szCs w:val="28"/>
        </w:rPr>
        <w:t>derived</w:t>
      </w:r>
      <w:r w:rsidR="00395B7A">
        <w:rPr>
          <w:b/>
          <w:sz w:val="28"/>
          <w:szCs w:val="28"/>
        </w:rPr>
        <w:t xml:space="preserve"> from</w:t>
      </w:r>
      <w:r>
        <w:rPr>
          <w:b/>
          <w:sz w:val="28"/>
          <w:szCs w:val="28"/>
        </w:rPr>
        <w:t xml:space="preserve"> marine expedition data</w:t>
      </w:r>
      <w:r w:rsidR="00F5445B">
        <w:rPr>
          <w:b/>
          <w:sz w:val="28"/>
          <w:szCs w:val="28"/>
        </w:rPr>
        <w:t xml:space="preserve"> including SEGY sources</w:t>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r>
        <w:rPr>
          <w:b/>
          <w:sz w:val="28"/>
          <w:szCs w:val="28"/>
        </w:rPr>
        <w:t>R. C. Courtney</w:t>
      </w: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28"/>
          <w:szCs w:val="28"/>
        </w:rPr>
      </w:pPr>
    </w:p>
    <w:p w:rsidR="001B7DCC" w:rsidRDefault="001B7DCC" w:rsidP="001B7DCC">
      <w:pPr>
        <w:widowControl w:val="0"/>
        <w:tabs>
          <w:tab w:val="right" w:pos="10710"/>
        </w:tabs>
        <w:rPr>
          <w:b/>
          <w:sz w:val="32"/>
          <w:szCs w:val="32"/>
        </w:rPr>
      </w:pPr>
      <w:r w:rsidRPr="00C56454">
        <w:rPr>
          <w:b/>
          <w:sz w:val="32"/>
          <w:szCs w:val="32"/>
        </w:rPr>
        <w:t>20</w:t>
      </w:r>
      <w:r>
        <w:rPr>
          <w:b/>
          <w:sz w:val="32"/>
          <w:szCs w:val="32"/>
        </w:rPr>
        <w:t>16</w:t>
      </w:r>
    </w:p>
    <w:p w:rsidR="001B7DCC" w:rsidRDefault="001B7DCC" w:rsidP="001B7DCC">
      <w:pPr>
        <w:widowControl w:val="0"/>
        <w:tabs>
          <w:tab w:val="right" w:pos="10710"/>
        </w:tabs>
        <w:rPr>
          <w:b/>
          <w:sz w:val="28"/>
          <w:szCs w:val="28"/>
        </w:rPr>
      </w:pPr>
    </w:p>
    <w:p w:rsidR="001B7DCC" w:rsidRPr="00700163" w:rsidRDefault="001B7DCC" w:rsidP="001B7DCC">
      <w:pPr>
        <w:widowControl w:val="0"/>
        <w:rPr>
          <w:sz w:val="20"/>
        </w:rPr>
      </w:pPr>
      <w:r w:rsidRPr="00700163">
        <w:rPr>
          <w:sz w:val="20"/>
        </w:rPr>
        <w:t>©Her Majesty the Queen in Right of Canada 20</w:t>
      </w:r>
      <w:r>
        <w:rPr>
          <w:sz w:val="20"/>
        </w:rPr>
        <w:t>16</w:t>
      </w:r>
    </w:p>
    <w:p w:rsidR="001B7DCC" w:rsidRPr="00700163" w:rsidRDefault="001B7DCC" w:rsidP="001B7DCC">
      <w:pPr>
        <w:widowControl w:val="0"/>
        <w:rPr>
          <w:sz w:val="20"/>
        </w:rPr>
      </w:pPr>
      <w:r w:rsidRPr="00700163">
        <w:rPr>
          <w:sz w:val="20"/>
        </w:rPr>
        <w:t>Available from</w:t>
      </w:r>
    </w:p>
    <w:p w:rsidR="001B7DCC" w:rsidRPr="00700163" w:rsidRDefault="001B7DCC" w:rsidP="001B7DCC">
      <w:pPr>
        <w:widowControl w:val="0"/>
        <w:rPr>
          <w:sz w:val="20"/>
        </w:rPr>
      </w:pPr>
      <w:r w:rsidRPr="00700163">
        <w:rPr>
          <w:sz w:val="20"/>
        </w:rPr>
        <w:t>Geological Survey of Canada</w:t>
      </w:r>
    </w:p>
    <w:p w:rsidR="001B7DCC" w:rsidRPr="00700163" w:rsidRDefault="001B7DCC" w:rsidP="001B7DCC">
      <w:pPr>
        <w:widowControl w:val="0"/>
        <w:rPr>
          <w:sz w:val="20"/>
        </w:rPr>
      </w:pPr>
      <w:r w:rsidRPr="00700163">
        <w:rPr>
          <w:sz w:val="20"/>
        </w:rPr>
        <w:t>601 Booth Street</w:t>
      </w:r>
    </w:p>
    <w:p w:rsidR="001B7DCC" w:rsidRPr="00700163" w:rsidRDefault="001B7DCC" w:rsidP="001B7DCC">
      <w:pPr>
        <w:widowControl w:val="0"/>
        <w:rPr>
          <w:sz w:val="20"/>
        </w:rPr>
      </w:pPr>
      <w:r w:rsidRPr="00700163">
        <w:rPr>
          <w:sz w:val="20"/>
        </w:rPr>
        <w:t>Ottawa, Ontario K1A 0E8</w:t>
      </w:r>
    </w:p>
    <w:p w:rsidR="001B7DCC" w:rsidRPr="00700163" w:rsidRDefault="001B7DCC" w:rsidP="001B7DCC">
      <w:pPr>
        <w:widowControl w:val="0"/>
        <w:rPr>
          <w:rFonts w:cs="Arial"/>
          <w:b/>
          <w:sz w:val="18"/>
        </w:rPr>
      </w:pPr>
    </w:p>
    <w:p w:rsidR="001B7DCC" w:rsidRPr="00700163" w:rsidRDefault="001B7DCC" w:rsidP="001B7DCC">
      <w:pPr>
        <w:widowControl w:val="0"/>
        <w:rPr>
          <w:rFonts w:cs="Arial"/>
          <w:b/>
          <w:sz w:val="20"/>
        </w:rPr>
      </w:pPr>
      <w:r>
        <w:rPr>
          <w:rFonts w:cs="Arial"/>
          <w:b/>
          <w:sz w:val="20"/>
        </w:rPr>
        <w:t>R. C. Courtney</w:t>
      </w:r>
    </w:p>
    <w:p w:rsidR="001B7DCC" w:rsidRPr="000A7EA1" w:rsidRDefault="001B7DCC" w:rsidP="001B7DCC">
      <w:pPr>
        <w:rPr>
          <w:b/>
          <w:sz w:val="28"/>
          <w:szCs w:val="28"/>
        </w:rPr>
      </w:pPr>
      <w:r>
        <w:rPr>
          <w:rFonts w:cs="Arial"/>
          <w:b/>
          <w:sz w:val="20"/>
        </w:rPr>
        <w:t>2016</w:t>
      </w:r>
      <w:r w:rsidRPr="00700163">
        <w:rPr>
          <w:rFonts w:cs="Arial"/>
          <w:b/>
          <w:sz w:val="20"/>
        </w:rPr>
        <w:t>:</w:t>
      </w:r>
      <w:r w:rsidRPr="00700163">
        <w:rPr>
          <w:rFonts w:cs="Arial"/>
          <w:b/>
          <w:sz w:val="20"/>
        </w:rPr>
        <w:tab/>
      </w:r>
      <w:proofErr w:type="spellStart"/>
      <w:r w:rsidR="00240174">
        <w:rPr>
          <w:rFonts w:cs="Arial"/>
          <w:b/>
          <w:sz w:val="20"/>
        </w:rPr>
        <w:t>NavCleaner</w:t>
      </w:r>
      <w:proofErr w:type="spellEnd"/>
      <w:r w:rsidR="00240174">
        <w:rPr>
          <w:rFonts w:cs="Arial"/>
          <w:b/>
          <w:sz w:val="20"/>
        </w:rPr>
        <w:t xml:space="preserve"> - </w:t>
      </w:r>
      <w:r w:rsidRPr="001B7DCC">
        <w:rPr>
          <w:sz w:val="20"/>
          <w:szCs w:val="20"/>
        </w:rPr>
        <w:t xml:space="preserve">An interactive program for cleaning </w:t>
      </w:r>
      <w:r>
        <w:rPr>
          <w:sz w:val="20"/>
          <w:szCs w:val="20"/>
        </w:rPr>
        <w:t xml:space="preserve">navigation derived from </w:t>
      </w:r>
      <w:r w:rsidRPr="001B7DCC">
        <w:rPr>
          <w:sz w:val="20"/>
          <w:szCs w:val="20"/>
        </w:rPr>
        <w:t>marine expedition data</w:t>
      </w:r>
      <w:r w:rsidR="005D16D7">
        <w:rPr>
          <w:sz w:val="20"/>
          <w:szCs w:val="20"/>
        </w:rPr>
        <w:t xml:space="preserve"> including SEGY sources</w:t>
      </w:r>
      <w:r>
        <w:rPr>
          <w:b/>
          <w:sz w:val="28"/>
          <w:szCs w:val="28"/>
        </w:rPr>
        <w:t xml:space="preserve">, </w:t>
      </w:r>
      <w:r w:rsidRPr="00700163">
        <w:rPr>
          <w:rFonts w:cs="Arial"/>
          <w:sz w:val="20"/>
        </w:rPr>
        <w:t xml:space="preserve">Geological Survey of Canada, Open File </w:t>
      </w:r>
      <w:proofErr w:type="spellStart"/>
      <w:r>
        <w:rPr>
          <w:rFonts w:cs="Arial"/>
          <w:sz w:val="20"/>
        </w:rPr>
        <w:t>xxxx</w:t>
      </w:r>
      <w:proofErr w:type="spellEnd"/>
      <w:r>
        <w:rPr>
          <w:rFonts w:cs="Arial"/>
          <w:sz w:val="20"/>
        </w:rPr>
        <w:t>.</w:t>
      </w:r>
    </w:p>
    <w:p w:rsidR="001B7DCC" w:rsidRDefault="001B7DCC" w:rsidP="001B7DCC">
      <w:pPr>
        <w:widowControl w:val="0"/>
        <w:rPr>
          <w:sz w:val="18"/>
          <w:szCs w:val="18"/>
        </w:rPr>
      </w:pPr>
      <w:r w:rsidRPr="00700163">
        <w:rPr>
          <w:sz w:val="18"/>
          <w:szCs w:val="18"/>
        </w:rPr>
        <w:t>Open files are products that have not gone through the GSC formal publication process.</w:t>
      </w:r>
    </w:p>
    <w:p w:rsidR="001B7DCC" w:rsidRDefault="001B7DCC" w:rsidP="001B7DCC">
      <w:pPr>
        <w:pStyle w:val="Title"/>
      </w:pPr>
      <w:r>
        <w:br w:type="page"/>
      </w:r>
      <w:proofErr w:type="spellStart"/>
      <w:r>
        <w:lastRenderedPageBreak/>
        <w:t>Nav</w:t>
      </w:r>
      <w:r w:rsidR="00240174">
        <w:t>Cleaner</w:t>
      </w:r>
      <w:proofErr w:type="spellEnd"/>
      <w:r>
        <w:t xml:space="preserve"> – An interactive program for cleaning navigation derived </w:t>
      </w:r>
      <w:r w:rsidR="00D068AF">
        <w:t xml:space="preserve">from </w:t>
      </w:r>
      <w:r>
        <w:t>marine expedition data</w:t>
      </w:r>
      <w:r w:rsidR="005D16D7">
        <w:t xml:space="preserve"> including SEGY sources</w:t>
      </w:r>
    </w:p>
    <w:p w:rsidR="001B7DCC" w:rsidRDefault="001B7DCC" w:rsidP="001B7DCC">
      <w:pPr>
        <w:pStyle w:val="Title"/>
      </w:pPr>
    </w:p>
    <w:p w:rsidR="001B7DCC" w:rsidRDefault="001B7DCC" w:rsidP="001B7DCC"/>
    <w:p w:rsidR="001B7DCC" w:rsidRDefault="001B7DCC" w:rsidP="001B7DCC">
      <w:pPr>
        <w:pStyle w:val="Heading1"/>
      </w:pPr>
      <w:bookmarkStart w:id="0" w:name="_Toc442963579"/>
      <w:bookmarkStart w:id="1" w:name="_Toc443986254"/>
      <w:r>
        <w:t>Abstract</w:t>
      </w:r>
      <w:bookmarkEnd w:id="0"/>
      <w:bookmarkEnd w:id="1"/>
    </w:p>
    <w:p w:rsidR="001B7DCC" w:rsidRPr="007653BD" w:rsidRDefault="001B7DCC" w:rsidP="001B7DCC"/>
    <w:p w:rsidR="001B7DCC" w:rsidRDefault="00240174" w:rsidP="001B7DCC">
      <w:proofErr w:type="spellStart"/>
      <w:r>
        <w:t>NavCleaner</w:t>
      </w:r>
      <w:proofErr w:type="spellEnd"/>
      <w:r w:rsidR="001B7DCC">
        <w:t xml:space="preserve"> is a Microsoft Windows 7 program</w:t>
      </w:r>
      <w:r w:rsidR="002C584D">
        <w:t xml:space="preserve"> </w:t>
      </w:r>
      <w:r w:rsidR="005710DB">
        <w:t>that</w:t>
      </w:r>
      <w:r w:rsidR="001B7DCC">
        <w:t xml:space="preserve"> was developed to </w:t>
      </w:r>
      <w:r w:rsidR="00CB5D34">
        <w:t xml:space="preserve">efficiently examine and </w:t>
      </w:r>
      <w:proofErr w:type="gramStart"/>
      <w:r w:rsidR="00CB5D34">
        <w:t xml:space="preserve">correct </w:t>
      </w:r>
      <w:r w:rsidR="001B7DCC">
        <w:t xml:space="preserve"> navigational</w:t>
      </w:r>
      <w:proofErr w:type="gramEnd"/>
      <w:r w:rsidR="001B7DCC">
        <w:t xml:space="preserve"> data collected during marine expeditions of the Geological Survey of Canada. Two type</w:t>
      </w:r>
      <w:r w:rsidR="005710DB">
        <w:t>s</w:t>
      </w:r>
      <w:r w:rsidR="001B7DCC">
        <w:t xml:space="preserve"> of data streams are considered here: (1) navigational position data derived from GPS receivers logged on research vessels and (2) navigational data embedded in SEGY </w:t>
      </w:r>
      <w:r w:rsidR="001B7DCC">
        <w:fldChar w:fldCharType="begin"/>
      </w:r>
      <w:r w:rsidR="001B7DCC">
        <w:instrText>ADDIN RW.CITE{{151 Norris,MW 2002}}</w:instrText>
      </w:r>
      <w:r w:rsidR="001B7DCC">
        <w:fldChar w:fldCharType="separate"/>
      </w:r>
      <w:r w:rsidR="001B7DCC" w:rsidRPr="001B7DCC">
        <w:rPr>
          <w:rFonts w:ascii="Calibri" w:hAnsi="Calibri"/>
        </w:rPr>
        <w:t>(Norris and Faichney, 2002)</w:t>
      </w:r>
      <w:r w:rsidR="001B7DCC">
        <w:fldChar w:fldCharType="end"/>
      </w:r>
      <w:r w:rsidR="001B7DCC">
        <w:t xml:space="preserve"> data collected during high resolution seismic surveys conducted during marine expeditions.</w:t>
      </w:r>
    </w:p>
    <w:p w:rsidR="00EE3413" w:rsidRDefault="005710DB" w:rsidP="001B7DCC">
      <w:r>
        <w:t>Since many high-resolution seismic systems</w:t>
      </w:r>
      <w:r w:rsidR="002C584D">
        <w:t xml:space="preserve"> </w:t>
      </w:r>
      <w:r w:rsidR="00CB5D34">
        <w:t>emit an</w:t>
      </w:r>
      <w:r w:rsidR="002C584D">
        <w:t xml:space="preserve"> impulsive </w:t>
      </w:r>
      <w:r w:rsidR="00CB5D34">
        <w:t>sound at</w:t>
      </w:r>
      <w:r>
        <w:t xml:space="preserve"> a r</w:t>
      </w:r>
      <w:r w:rsidR="00CB5D34">
        <w:t xml:space="preserve">epetition rate based on </w:t>
      </w:r>
      <w:r>
        <w:t>two-</w:t>
      </w:r>
      <w:r w:rsidR="00395B7A">
        <w:t xml:space="preserve">way </w:t>
      </w:r>
      <w:proofErr w:type="gramStart"/>
      <w:r w:rsidR="00395B7A">
        <w:t>travel</w:t>
      </w:r>
      <w:r>
        <w:t xml:space="preserve">  time</w:t>
      </w:r>
      <w:proofErr w:type="gramEnd"/>
      <w:r>
        <w:t xml:space="preserve"> (the time for a sound wave to travel</w:t>
      </w:r>
      <w:r w:rsidR="00CB5D34">
        <w:t xml:space="preserve"> from the sounder </w:t>
      </w:r>
      <w:r>
        <w:t xml:space="preserve"> to the seabed and back) , the records derived from these sounders are often biased to oversample in  shallow waters  when compared to </w:t>
      </w:r>
      <w:r w:rsidR="00CB5D34">
        <w:t xml:space="preserve">number of </w:t>
      </w:r>
      <w:r>
        <w:t xml:space="preserve">soundings made in deeper water.  </w:t>
      </w:r>
    </w:p>
    <w:p w:rsidR="005710DB" w:rsidRDefault="005710DB" w:rsidP="001B7DCC">
      <w:r>
        <w:t xml:space="preserve">This program offers a method to resample the seismic section with </w:t>
      </w:r>
      <w:proofErr w:type="gramStart"/>
      <w:r>
        <w:t xml:space="preserve">a </w:t>
      </w:r>
      <w:r w:rsidR="002C584D">
        <w:t>prescribed</w:t>
      </w:r>
      <w:proofErr w:type="gramEnd"/>
      <w:r w:rsidR="002C584D">
        <w:t xml:space="preserve"> constant</w:t>
      </w:r>
      <w:r>
        <w:t xml:space="preserve"> shot</w:t>
      </w:r>
      <w:r w:rsidR="00EE3413">
        <w:t xml:space="preserve"> distance</w:t>
      </w:r>
      <w:r>
        <w:t xml:space="preserve"> spacing. This approach </w:t>
      </w:r>
      <w:r w:rsidR="00395B7A">
        <w:t>uses the</w:t>
      </w:r>
      <w:r>
        <w:t xml:space="preserve"> Douglas-</w:t>
      </w:r>
      <w:proofErr w:type="spellStart"/>
      <w:r>
        <w:t>Peucker</w:t>
      </w:r>
      <w:proofErr w:type="spellEnd"/>
      <w:r>
        <w:t xml:space="preserve"> algorithm </w:t>
      </w:r>
      <w:r>
        <w:fldChar w:fldCharType="begin"/>
      </w:r>
      <w:r>
        <w:instrText>ADDIN RW.CITE{{164 [NoInformation] [No Information]; 163 DOUGLAS,DAVIDH. 1973}}</w:instrText>
      </w:r>
      <w:r>
        <w:fldChar w:fldCharType="separate"/>
      </w:r>
      <w:r w:rsidR="00395B7A">
        <w:rPr>
          <w:rFonts w:ascii="Calibri" w:hAnsi="Calibri"/>
        </w:rPr>
        <w:t>(</w:t>
      </w:r>
      <w:r w:rsidR="00DD5B61" w:rsidRPr="00DD5B61">
        <w:rPr>
          <w:rFonts w:ascii="Calibri" w:hAnsi="Calibri"/>
        </w:rPr>
        <w:t xml:space="preserve"> DOUGLAS and PEUCKER, 1973)</w:t>
      </w:r>
      <w:r>
        <w:fldChar w:fldCharType="end"/>
      </w:r>
      <w:r w:rsidR="002C584D">
        <w:t xml:space="preserve"> to simplify the survey vessel’s track, reducing the effects of GPS and other sources of positional error that contributes to errors in the estimate of cumulative distance along track.</w:t>
      </w:r>
    </w:p>
    <w:p w:rsidR="002C584D" w:rsidRDefault="002C584D" w:rsidP="001B7DCC">
      <w:r>
        <w:t>The program was written in C# using Microsoft Visual Studio 2013. All source code is freely available for any use. A compiled deployment version is included in this release which can be used and redistributed without restriction.</w:t>
      </w:r>
    </w:p>
    <w:p w:rsidR="001B7DCC" w:rsidRDefault="001B7DCC" w:rsidP="001B7DCC"/>
    <w:p w:rsidR="001B7DCC" w:rsidRDefault="001B7DCC" w:rsidP="001B7DCC"/>
    <w:p w:rsidR="001B7DCC" w:rsidRDefault="001B7DCC" w:rsidP="001B7DCC"/>
    <w:p w:rsidR="001B7DCC" w:rsidRDefault="001B7DCC" w:rsidP="001B7DCC">
      <w:r>
        <w:t xml:space="preserve">Keywords: seismic data, </w:t>
      </w:r>
      <w:r w:rsidR="005710DB">
        <w:t>navigation, SEG-Y, C#, Microsoft Windows 7</w:t>
      </w:r>
      <w:r>
        <w:br w:type="page"/>
      </w:r>
    </w:p>
    <w:p w:rsidR="009D488D" w:rsidRDefault="009D488D"/>
    <w:p w:rsidR="005D16D7" w:rsidRDefault="005D16D7"/>
    <w:sdt>
      <w:sdtPr>
        <w:rPr>
          <w:rFonts w:asciiTheme="minorHAnsi" w:eastAsiaTheme="minorHAnsi" w:hAnsiTheme="minorHAnsi" w:cstheme="minorBidi"/>
          <w:b w:val="0"/>
          <w:bCs w:val="0"/>
          <w:color w:val="auto"/>
          <w:sz w:val="22"/>
          <w:szCs w:val="22"/>
          <w:lang w:val="en-CA" w:eastAsia="en-US"/>
        </w:rPr>
        <w:id w:val="-360278540"/>
        <w:docPartObj>
          <w:docPartGallery w:val="Table of Contents"/>
          <w:docPartUnique/>
        </w:docPartObj>
      </w:sdtPr>
      <w:sdtEndPr>
        <w:rPr>
          <w:noProof/>
        </w:rPr>
      </w:sdtEndPr>
      <w:sdtContent>
        <w:p w:rsidR="005D16D7" w:rsidRDefault="005D16D7">
          <w:pPr>
            <w:pStyle w:val="TOCHeading"/>
          </w:pPr>
          <w:r>
            <w:t>Table of Contents</w:t>
          </w:r>
        </w:p>
        <w:p w:rsidR="005D16D7" w:rsidRPr="005D16D7" w:rsidRDefault="005D16D7" w:rsidP="005D16D7">
          <w:pPr>
            <w:rPr>
              <w:lang w:val="en-US" w:eastAsia="ja-JP"/>
            </w:rPr>
          </w:pPr>
        </w:p>
        <w:p w:rsidR="00A778D7" w:rsidRDefault="005D16D7">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43986254" w:history="1">
            <w:r w:rsidR="00A778D7" w:rsidRPr="001F592C">
              <w:rPr>
                <w:rStyle w:val="Hyperlink"/>
                <w:noProof/>
              </w:rPr>
              <w:t>Abstract</w:t>
            </w:r>
            <w:r w:rsidR="00A778D7">
              <w:rPr>
                <w:noProof/>
                <w:webHidden/>
              </w:rPr>
              <w:tab/>
            </w:r>
            <w:r w:rsidR="00A778D7">
              <w:rPr>
                <w:noProof/>
                <w:webHidden/>
              </w:rPr>
              <w:fldChar w:fldCharType="begin"/>
            </w:r>
            <w:r w:rsidR="00A778D7">
              <w:rPr>
                <w:noProof/>
                <w:webHidden/>
              </w:rPr>
              <w:instrText xml:space="preserve"> PAGEREF _Toc443986254 \h </w:instrText>
            </w:r>
            <w:r w:rsidR="00A778D7">
              <w:rPr>
                <w:noProof/>
                <w:webHidden/>
              </w:rPr>
            </w:r>
            <w:r w:rsidR="00A778D7">
              <w:rPr>
                <w:noProof/>
                <w:webHidden/>
              </w:rPr>
              <w:fldChar w:fldCharType="separate"/>
            </w:r>
            <w:r w:rsidR="00B02170">
              <w:rPr>
                <w:noProof/>
                <w:webHidden/>
              </w:rPr>
              <w:t>3</w:t>
            </w:r>
            <w:r w:rsidR="00A778D7">
              <w:rPr>
                <w:noProof/>
                <w:webHidden/>
              </w:rPr>
              <w:fldChar w:fldCharType="end"/>
            </w:r>
          </w:hyperlink>
        </w:p>
        <w:p w:rsidR="00A778D7" w:rsidRDefault="008932F2">
          <w:pPr>
            <w:pStyle w:val="TOC1"/>
            <w:tabs>
              <w:tab w:val="right" w:leader="dot" w:pos="9350"/>
            </w:tabs>
            <w:rPr>
              <w:rFonts w:eastAsiaTheme="minorEastAsia"/>
              <w:noProof/>
              <w:lang w:eastAsia="en-CA"/>
            </w:rPr>
          </w:pPr>
          <w:hyperlink w:anchor="_Toc443986255" w:history="1">
            <w:r w:rsidR="00A778D7" w:rsidRPr="001F592C">
              <w:rPr>
                <w:rStyle w:val="Hyperlink"/>
                <w:noProof/>
              </w:rPr>
              <w:t>Introduction</w:t>
            </w:r>
            <w:r w:rsidR="00A778D7">
              <w:rPr>
                <w:noProof/>
                <w:webHidden/>
              </w:rPr>
              <w:tab/>
            </w:r>
            <w:r w:rsidR="00A778D7">
              <w:rPr>
                <w:noProof/>
                <w:webHidden/>
              </w:rPr>
              <w:fldChar w:fldCharType="begin"/>
            </w:r>
            <w:r w:rsidR="00A778D7">
              <w:rPr>
                <w:noProof/>
                <w:webHidden/>
              </w:rPr>
              <w:instrText xml:space="preserve"> PAGEREF _Toc443986255 \h </w:instrText>
            </w:r>
            <w:r w:rsidR="00A778D7">
              <w:rPr>
                <w:noProof/>
                <w:webHidden/>
              </w:rPr>
            </w:r>
            <w:r w:rsidR="00A778D7">
              <w:rPr>
                <w:noProof/>
                <w:webHidden/>
              </w:rPr>
              <w:fldChar w:fldCharType="separate"/>
            </w:r>
            <w:r w:rsidR="00B02170">
              <w:rPr>
                <w:noProof/>
                <w:webHidden/>
              </w:rPr>
              <w:t>5</w:t>
            </w:r>
            <w:r w:rsidR="00A778D7">
              <w:rPr>
                <w:noProof/>
                <w:webHidden/>
              </w:rPr>
              <w:fldChar w:fldCharType="end"/>
            </w:r>
          </w:hyperlink>
        </w:p>
        <w:p w:rsidR="00A778D7" w:rsidRDefault="008932F2">
          <w:pPr>
            <w:pStyle w:val="TOC1"/>
            <w:tabs>
              <w:tab w:val="right" w:leader="dot" w:pos="9350"/>
            </w:tabs>
            <w:rPr>
              <w:rFonts w:eastAsiaTheme="minorEastAsia"/>
              <w:noProof/>
              <w:lang w:eastAsia="en-CA"/>
            </w:rPr>
          </w:pPr>
          <w:hyperlink w:anchor="_Toc443986256" w:history="1">
            <w:r w:rsidR="00A778D7" w:rsidRPr="001F592C">
              <w:rPr>
                <w:rStyle w:val="Hyperlink"/>
                <w:noProof/>
              </w:rPr>
              <w:t>Release Details</w:t>
            </w:r>
            <w:r w:rsidR="00A778D7">
              <w:rPr>
                <w:noProof/>
                <w:webHidden/>
              </w:rPr>
              <w:tab/>
            </w:r>
            <w:r w:rsidR="00A778D7">
              <w:rPr>
                <w:noProof/>
                <w:webHidden/>
              </w:rPr>
              <w:fldChar w:fldCharType="begin"/>
            </w:r>
            <w:r w:rsidR="00A778D7">
              <w:rPr>
                <w:noProof/>
                <w:webHidden/>
              </w:rPr>
              <w:instrText xml:space="preserve"> PAGEREF _Toc443986256 \h </w:instrText>
            </w:r>
            <w:r w:rsidR="00A778D7">
              <w:rPr>
                <w:noProof/>
                <w:webHidden/>
              </w:rPr>
            </w:r>
            <w:r w:rsidR="00A778D7">
              <w:rPr>
                <w:noProof/>
                <w:webHidden/>
              </w:rPr>
              <w:fldChar w:fldCharType="separate"/>
            </w:r>
            <w:r w:rsidR="00B02170">
              <w:rPr>
                <w:noProof/>
                <w:webHidden/>
              </w:rPr>
              <w:t>6</w:t>
            </w:r>
            <w:r w:rsidR="00A778D7">
              <w:rPr>
                <w:noProof/>
                <w:webHidden/>
              </w:rPr>
              <w:fldChar w:fldCharType="end"/>
            </w:r>
          </w:hyperlink>
        </w:p>
        <w:p w:rsidR="00A778D7" w:rsidRDefault="008932F2">
          <w:pPr>
            <w:pStyle w:val="TOC1"/>
            <w:tabs>
              <w:tab w:val="right" w:leader="dot" w:pos="9350"/>
            </w:tabs>
            <w:rPr>
              <w:rFonts w:eastAsiaTheme="minorEastAsia"/>
              <w:noProof/>
              <w:lang w:eastAsia="en-CA"/>
            </w:rPr>
          </w:pPr>
          <w:hyperlink w:anchor="_Toc443986257" w:history="1">
            <w:r w:rsidR="00A778D7" w:rsidRPr="001F592C">
              <w:rPr>
                <w:rStyle w:val="Hyperlink"/>
                <w:noProof/>
              </w:rPr>
              <w:t>Interface</w:t>
            </w:r>
            <w:r w:rsidR="00A778D7">
              <w:rPr>
                <w:noProof/>
                <w:webHidden/>
              </w:rPr>
              <w:tab/>
            </w:r>
            <w:r w:rsidR="00A778D7">
              <w:rPr>
                <w:noProof/>
                <w:webHidden/>
              </w:rPr>
              <w:fldChar w:fldCharType="begin"/>
            </w:r>
            <w:r w:rsidR="00A778D7">
              <w:rPr>
                <w:noProof/>
                <w:webHidden/>
              </w:rPr>
              <w:instrText xml:space="preserve"> PAGEREF _Toc443986257 \h </w:instrText>
            </w:r>
            <w:r w:rsidR="00A778D7">
              <w:rPr>
                <w:noProof/>
                <w:webHidden/>
              </w:rPr>
            </w:r>
            <w:r w:rsidR="00A778D7">
              <w:rPr>
                <w:noProof/>
                <w:webHidden/>
              </w:rPr>
              <w:fldChar w:fldCharType="separate"/>
            </w:r>
            <w:r w:rsidR="00B02170">
              <w:rPr>
                <w:noProof/>
                <w:webHidden/>
              </w:rPr>
              <w:t>7</w:t>
            </w:r>
            <w:r w:rsidR="00A778D7">
              <w:rPr>
                <w:noProof/>
                <w:webHidden/>
              </w:rPr>
              <w:fldChar w:fldCharType="end"/>
            </w:r>
          </w:hyperlink>
        </w:p>
        <w:p w:rsidR="00A778D7" w:rsidRDefault="008932F2">
          <w:pPr>
            <w:pStyle w:val="TOC2"/>
            <w:tabs>
              <w:tab w:val="right" w:leader="dot" w:pos="9350"/>
            </w:tabs>
            <w:rPr>
              <w:rFonts w:eastAsiaTheme="minorEastAsia"/>
              <w:noProof/>
              <w:lang w:eastAsia="en-CA"/>
            </w:rPr>
          </w:pPr>
          <w:hyperlink w:anchor="_Toc443986258" w:history="1">
            <w:r w:rsidR="00A778D7" w:rsidRPr="001F592C">
              <w:rPr>
                <w:rStyle w:val="Hyperlink"/>
                <w:noProof/>
              </w:rPr>
              <w:t>ASCII Data</w:t>
            </w:r>
            <w:r w:rsidR="00A778D7">
              <w:rPr>
                <w:noProof/>
                <w:webHidden/>
              </w:rPr>
              <w:tab/>
            </w:r>
            <w:r w:rsidR="00A778D7">
              <w:rPr>
                <w:noProof/>
                <w:webHidden/>
              </w:rPr>
              <w:fldChar w:fldCharType="begin"/>
            </w:r>
            <w:r w:rsidR="00A778D7">
              <w:rPr>
                <w:noProof/>
                <w:webHidden/>
              </w:rPr>
              <w:instrText xml:space="preserve"> PAGEREF _Toc443986258 \h </w:instrText>
            </w:r>
            <w:r w:rsidR="00A778D7">
              <w:rPr>
                <w:noProof/>
                <w:webHidden/>
              </w:rPr>
            </w:r>
            <w:r w:rsidR="00A778D7">
              <w:rPr>
                <w:noProof/>
                <w:webHidden/>
              </w:rPr>
              <w:fldChar w:fldCharType="separate"/>
            </w:r>
            <w:r w:rsidR="00B02170">
              <w:rPr>
                <w:noProof/>
                <w:webHidden/>
              </w:rPr>
              <w:t>8</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59" w:history="1">
            <w:r w:rsidR="00A778D7" w:rsidRPr="001F592C">
              <w:rPr>
                <w:rStyle w:val="Hyperlink"/>
                <w:noProof/>
              </w:rPr>
              <w:t>Format of ASCII Navigation Data</w:t>
            </w:r>
            <w:r w:rsidR="00A778D7">
              <w:rPr>
                <w:noProof/>
                <w:webHidden/>
              </w:rPr>
              <w:tab/>
            </w:r>
            <w:r w:rsidR="00A778D7">
              <w:rPr>
                <w:noProof/>
                <w:webHidden/>
              </w:rPr>
              <w:fldChar w:fldCharType="begin"/>
            </w:r>
            <w:r w:rsidR="00A778D7">
              <w:rPr>
                <w:noProof/>
                <w:webHidden/>
              </w:rPr>
              <w:instrText xml:space="preserve"> PAGEREF _Toc443986259 \h </w:instrText>
            </w:r>
            <w:r w:rsidR="00A778D7">
              <w:rPr>
                <w:noProof/>
                <w:webHidden/>
              </w:rPr>
            </w:r>
            <w:r w:rsidR="00A778D7">
              <w:rPr>
                <w:noProof/>
                <w:webHidden/>
              </w:rPr>
              <w:fldChar w:fldCharType="separate"/>
            </w:r>
            <w:r w:rsidR="00B02170">
              <w:rPr>
                <w:noProof/>
                <w:webHidden/>
              </w:rPr>
              <w:t>8</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0" w:history="1">
            <w:r w:rsidR="00A778D7" w:rsidRPr="001F592C">
              <w:rPr>
                <w:rStyle w:val="Hyperlink"/>
                <w:noProof/>
              </w:rPr>
              <w:t>Loading  ASCII Data</w:t>
            </w:r>
            <w:r w:rsidR="00A778D7">
              <w:rPr>
                <w:noProof/>
                <w:webHidden/>
              </w:rPr>
              <w:tab/>
            </w:r>
            <w:r w:rsidR="00A778D7">
              <w:rPr>
                <w:noProof/>
                <w:webHidden/>
              </w:rPr>
              <w:fldChar w:fldCharType="begin"/>
            </w:r>
            <w:r w:rsidR="00A778D7">
              <w:rPr>
                <w:noProof/>
                <w:webHidden/>
              </w:rPr>
              <w:instrText xml:space="preserve"> PAGEREF _Toc443986260 \h </w:instrText>
            </w:r>
            <w:r w:rsidR="00A778D7">
              <w:rPr>
                <w:noProof/>
                <w:webHidden/>
              </w:rPr>
            </w:r>
            <w:r w:rsidR="00A778D7">
              <w:rPr>
                <w:noProof/>
                <w:webHidden/>
              </w:rPr>
              <w:fldChar w:fldCharType="separate"/>
            </w:r>
            <w:r w:rsidR="00B02170">
              <w:rPr>
                <w:noProof/>
                <w:webHidden/>
              </w:rPr>
              <w:t>9</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1" w:history="1">
            <w:r w:rsidR="00A778D7" w:rsidRPr="001F592C">
              <w:rPr>
                <w:rStyle w:val="Hyperlink"/>
                <w:noProof/>
              </w:rPr>
              <w:t>Editing ASCII Data</w:t>
            </w:r>
            <w:r w:rsidR="00A778D7">
              <w:rPr>
                <w:noProof/>
                <w:webHidden/>
              </w:rPr>
              <w:tab/>
            </w:r>
            <w:r w:rsidR="00A778D7">
              <w:rPr>
                <w:noProof/>
                <w:webHidden/>
              </w:rPr>
              <w:fldChar w:fldCharType="begin"/>
            </w:r>
            <w:r w:rsidR="00A778D7">
              <w:rPr>
                <w:noProof/>
                <w:webHidden/>
              </w:rPr>
              <w:instrText xml:space="preserve"> PAGEREF _Toc443986261 \h </w:instrText>
            </w:r>
            <w:r w:rsidR="00A778D7">
              <w:rPr>
                <w:noProof/>
                <w:webHidden/>
              </w:rPr>
            </w:r>
            <w:r w:rsidR="00A778D7">
              <w:rPr>
                <w:noProof/>
                <w:webHidden/>
              </w:rPr>
              <w:fldChar w:fldCharType="separate"/>
            </w:r>
            <w:r w:rsidR="00B02170">
              <w:rPr>
                <w:noProof/>
                <w:webHidden/>
              </w:rPr>
              <w:t>11</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2" w:history="1">
            <w:r w:rsidR="00A778D7" w:rsidRPr="001F592C">
              <w:rPr>
                <w:rStyle w:val="Hyperlink"/>
                <w:noProof/>
              </w:rPr>
              <w:t>Automated Median Estimation of Aberrant Values</w:t>
            </w:r>
            <w:r w:rsidR="00A778D7">
              <w:rPr>
                <w:noProof/>
                <w:webHidden/>
              </w:rPr>
              <w:tab/>
            </w:r>
            <w:r w:rsidR="00A778D7">
              <w:rPr>
                <w:noProof/>
                <w:webHidden/>
              </w:rPr>
              <w:fldChar w:fldCharType="begin"/>
            </w:r>
            <w:r w:rsidR="00A778D7">
              <w:rPr>
                <w:noProof/>
                <w:webHidden/>
              </w:rPr>
              <w:instrText xml:space="preserve"> PAGEREF _Toc443986262 \h </w:instrText>
            </w:r>
            <w:r w:rsidR="00A778D7">
              <w:rPr>
                <w:noProof/>
                <w:webHidden/>
              </w:rPr>
            </w:r>
            <w:r w:rsidR="00A778D7">
              <w:rPr>
                <w:noProof/>
                <w:webHidden/>
              </w:rPr>
              <w:fldChar w:fldCharType="separate"/>
            </w:r>
            <w:r w:rsidR="00B02170">
              <w:rPr>
                <w:noProof/>
                <w:webHidden/>
              </w:rPr>
              <w:t>14</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3" w:history="1">
            <w:r w:rsidR="00A778D7" w:rsidRPr="001F592C">
              <w:rPr>
                <w:rStyle w:val="Hyperlink"/>
                <w:noProof/>
              </w:rPr>
              <w:t>Save Cleaned ASCII Data</w:t>
            </w:r>
            <w:r w:rsidR="00A778D7">
              <w:rPr>
                <w:noProof/>
                <w:webHidden/>
              </w:rPr>
              <w:tab/>
            </w:r>
            <w:r w:rsidR="00A778D7">
              <w:rPr>
                <w:noProof/>
                <w:webHidden/>
              </w:rPr>
              <w:fldChar w:fldCharType="begin"/>
            </w:r>
            <w:r w:rsidR="00A778D7">
              <w:rPr>
                <w:noProof/>
                <w:webHidden/>
              </w:rPr>
              <w:instrText xml:space="preserve"> PAGEREF _Toc443986263 \h </w:instrText>
            </w:r>
            <w:r w:rsidR="00A778D7">
              <w:rPr>
                <w:noProof/>
                <w:webHidden/>
              </w:rPr>
            </w:r>
            <w:r w:rsidR="00A778D7">
              <w:rPr>
                <w:noProof/>
                <w:webHidden/>
              </w:rPr>
              <w:fldChar w:fldCharType="separate"/>
            </w:r>
            <w:r w:rsidR="00B02170">
              <w:rPr>
                <w:noProof/>
                <w:webHidden/>
              </w:rPr>
              <w:t>16</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4" w:history="1">
            <w:r w:rsidR="00A778D7" w:rsidRPr="001F592C">
              <w:rPr>
                <w:rStyle w:val="Hyperlink"/>
                <w:noProof/>
              </w:rPr>
              <w:t>Loading Expedition Database Navigation</w:t>
            </w:r>
            <w:r w:rsidR="00A778D7">
              <w:rPr>
                <w:noProof/>
                <w:webHidden/>
              </w:rPr>
              <w:tab/>
            </w:r>
            <w:r w:rsidR="00A778D7">
              <w:rPr>
                <w:noProof/>
                <w:webHidden/>
              </w:rPr>
              <w:fldChar w:fldCharType="begin"/>
            </w:r>
            <w:r w:rsidR="00A778D7">
              <w:rPr>
                <w:noProof/>
                <w:webHidden/>
              </w:rPr>
              <w:instrText xml:space="preserve"> PAGEREF _Toc443986264 \h </w:instrText>
            </w:r>
            <w:r w:rsidR="00A778D7">
              <w:rPr>
                <w:noProof/>
                <w:webHidden/>
              </w:rPr>
            </w:r>
            <w:r w:rsidR="00A778D7">
              <w:rPr>
                <w:noProof/>
                <w:webHidden/>
              </w:rPr>
              <w:fldChar w:fldCharType="separate"/>
            </w:r>
            <w:r w:rsidR="00B02170">
              <w:rPr>
                <w:noProof/>
                <w:webHidden/>
              </w:rPr>
              <w:t>16</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5" w:history="1">
            <w:r w:rsidR="00A778D7" w:rsidRPr="001F592C">
              <w:rPr>
                <w:rStyle w:val="Hyperlink"/>
                <w:noProof/>
              </w:rPr>
              <w:t>Merge Navigation into SEGY</w:t>
            </w:r>
            <w:r w:rsidR="00A778D7">
              <w:rPr>
                <w:noProof/>
                <w:webHidden/>
              </w:rPr>
              <w:tab/>
            </w:r>
            <w:r w:rsidR="00A778D7">
              <w:rPr>
                <w:noProof/>
                <w:webHidden/>
              </w:rPr>
              <w:fldChar w:fldCharType="begin"/>
            </w:r>
            <w:r w:rsidR="00A778D7">
              <w:rPr>
                <w:noProof/>
                <w:webHidden/>
              </w:rPr>
              <w:instrText xml:space="preserve"> PAGEREF _Toc443986265 \h </w:instrText>
            </w:r>
            <w:r w:rsidR="00A778D7">
              <w:rPr>
                <w:noProof/>
                <w:webHidden/>
              </w:rPr>
            </w:r>
            <w:r w:rsidR="00A778D7">
              <w:rPr>
                <w:noProof/>
                <w:webHidden/>
              </w:rPr>
              <w:fldChar w:fldCharType="separate"/>
            </w:r>
            <w:r w:rsidR="00B02170">
              <w:rPr>
                <w:noProof/>
                <w:webHidden/>
              </w:rPr>
              <w:t>17</w:t>
            </w:r>
            <w:r w:rsidR="00A778D7">
              <w:rPr>
                <w:noProof/>
                <w:webHidden/>
              </w:rPr>
              <w:fldChar w:fldCharType="end"/>
            </w:r>
          </w:hyperlink>
        </w:p>
        <w:p w:rsidR="00A778D7" w:rsidRDefault="008932F2">
          <w:pPr>
            <w:pStyle w:val="TOC2"/>
            <w:tabs>
              <w:tab w:val="right" w:leader="dot" w:pos="9350"/>
            </w:tabs>
            <w:rPr>
              <w:rFonts w:eastAsiaTheme="minorEastAsia"/>
              <w:noProof/>
              <w:lang w:eastAsia="en-CA"/>
            </w:rPr>
          </w:pPr>
          <w:hyperlink w:anchor="_Toc443986266" w:history="1">
            <w:r w:rsidR="00A778D7" w:rsidRPr="001F592C">
              <w:rPr>
                <w:rStyle w:val="Hyperlink"/>
                <w:noProof/>
              </w:rPr>
              <w:t>SEGY Data</w:t>
            </w:r>
            <w:r w:rsidR="00A778D7">
              <w:rPr>
                <w:noProof/>
                <w:webHidden/>
              </w:rPr>
              <w:tab/>
            </w:r>
            <w:r w:rsidR="00A778D7">
              <w:rPr>
                <w:noProof/>
                <w:webHidden/>
              </w:rPr>
              <w:fldChar w:fldCharType="begin"/>
            </w:r>
            <w:r w:rsidR="00A778D7">
              <w:rPr>
                <w:noProof/>
                <w:webHidden/>
              </w:rPr>
              <w:instrText xml:space="preserve"> PAGEREF _Toc443986266 \h </w:instrText>
            </w:r>
            <w:r w:rsidR="00A778D7">
              <w:rPr>
                <w:noProof/>
                <w:webHidden/>
              </w:rPr>
            </w:r>
            <w:r w:rsidR="00A778D7">
              <w:rPr>
                <w:noProof/>
                <w:webHidden/>
              </w:rPr>
              <w:fldChar w:fldCharType="separate"/>
            </w:r>
            <w:r w:rsidR="00B02170">
              <w:rPr>
                <w:noProof/>
                <w:webHidden/>
              </w:rPr>
              <w:t>18</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7" w:history="1">
            <w:r w:rsidR="00A778D7" w:rsidRPr="001F592C">
              <w:rPr>
                <w:rStyle w:val="Hyperlink"/>
                <w:noProof/>
              </w:rPr>
              <w:t>Effect of GPS Noise on Cumulative Distance Estimation</w:t>
            </w:r>
            <w:r w:rsidR="00A778D7">
              <w:rPr>
                <w:noProof/>
                <w:webHidden/>
              </w:rPr>
              <w:tab/>
            </w:r>
            <w:r w:rsidR="00A778D7">
              <w:rPr>
                <w:noProof/>
                <w:webHidden/>
              </w:rPr>
              <w:fldChar w:fldCharType="begin"/>
            </w:r>
            <w:r w:rsidR="00A778D7">
              <w:rPr>
                <w:noProof/>
                <w:webHidden/>
              </w:rPr>
              <w:instrText xml:space="preserve"> PAGEREF _Toc443986267 \h </w:instrText>
            </w:r>
            <w:r w:rsidR="00A778D7">
              <w:rPr>
                <w:noProof/>
                <w:webHidden/>
              </w:rPr>
            </w:r>
            <w:r w:rsidR="00A778D7">
              <w:rPr>
                <w:noProof/>
                <w:webHidden/>
              </w:rPr>
              <w:fldChar w:fldCharType="separate"/>
            </w:r>
            <w:r w:rsidR="00B02170">
              <w:rPr>
                <w:noProof/>
                <w:webHidden/>
              </w:rPr>
              <w:t>18</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8" w:history="1">
            <w:r w:rsidR="00A778D7" w:rsidRPr="001F592C">
              <w:rPr>
                <w:rStyle w:val="Hyperlink"/>
                <w:noProof/>
              </w:rPr>
              <w:t>Read SEGY</w:t>
            </w:r>
            <w:r w:rsidR="00A778D7">
              <w:rPr>
                <w:noProof/>
                <w:webHidden/>
              </w:rPr>
              <w:tab/>
            </w:r>
            <w:r w:rsidR="00A778D7">
              <w:rPr>
                <w:noProof/>
                <w:webHidden/>
              </w:rPr>
              <w:fldChar w:fldCharType="begin"/>
            </w:r>
            <w:r w:rsidR="00A778D7">
              <w:rPr>
                <w:noProof/>
                <w:webHidden/>
              </w:rPr>
              <w:instrText xml:space="preserve"> PAGEREF _Toc443986268 \h </w:instrText>
            </w:r>
            <w:r w:rsidR="00A778D7">
              <w:rPr>
                <w:noProof/>
                <w:webHidden/>
              </w:rPr>
            </w:r>
            <w:r w:rsidR="00A778D7">
              <w:rPr>
                <w:noProof/>
                <w:webHidden/>
              </w:rPr>
              <w:fldChar w:fldCharType="separate"/>
            </w:r>
            <w:r w:rsidR="00B02170">
              <w:rPr>
                <w:noProof/>
                <w:webHidden/>
              </w:rPr>
              <w:t>18</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69" w:history="1">
            <w:r w:rsidR="00A778D7" w:rsidRPr="001F592C">
              <w:rPr>
                <w:rStyle w:val="Hyperlink"/>
                <w:noProof/>
              </w:rPr>
              <w:t>Edit SEGY Navigation Data</w:t>
            </w:r>
            <w:r w:rsidR="00A778D7">
              <w:rPr>
                <w:noProof/>
                <w:webHidden/>
              </w:rPr>
              <w:tab/>
            </w:r>
            <w:r w:rsidR="00A778D7">
              <w:rPr>
                <w:noProof/>
                <w:webHidden/>
              </w:rPr>
              <w:fldChar w:fldCharType="begin"/>
            </w:r>
            <w:r w:rsidR="00A778D7">
              <w:rPr>
                <w:noProof/>
                <w:webHidden/>
              </w:rPr>
              <w:instrText xml:space="preserve"> PAGEREF _Toc443986269 \h </w:instrText>
            </w:r>
            <w:r w:rsidR="00A778D7">
              <w:rPr>
                <w:noProof/>
                <w:webHidden/>
              </w:rPr>
            </w:r>
            <w:r w:rsidR="00A778D7">
              <w:rPr>
                <w:noProof/>
                <w:webHidden/>
              </w:rPr>
              <w:fldChar w:fldCharType="separate"/>
            </w:r>
            <w:r w:rsidR="00B02170">
              <w:rPr>
                <w:noProof/>
                <w:webHidden/>
              </w:rPr>
              <w:t>20</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70" w:history="1">
            <w:r w:rsidR="00A778D7" w:rsidRPr="001F592C">
              <w:rPr>
                <w:rStyle w:val="Hyperlink"/>
                <w:noProof/>
              </w:rPr>
              <w:t>Save Cleaned Navigation in SEGY</w:t>
            </w:r>
            <w:r w:rsidR="00A778D7">
              <w:rPr>
                <w:noProof/>
                <w:webHidden/>
              </w:rPr>
              <w:tab/>
            </w:r>
            <w:r w:rsidR="00A778D7">
              <w:rPr>
                <w:noProof/>
                <w:webHidden/>
              </w:rPr>
              <w:fldChar w:fldCharType="begin"/>
            </w:r>
            <w:r w:rsidR="00A778D7">
              <w:rPr>
                <w:noProof/>
                <w:webHidden/>
              </w:rPr>
              <w:instrText xml:space="preserve"> PAGEREF _Toc443986270 \h </w:instrText>
            </w:r>
            <w:r w:rsidR="00A778D7">
              <w:rPr>
                <w:noProof/>
                <w:webHidden/>
              </w:rPr>
            </w:r>
            <w:r w:rsidR="00A778D7">
              <w:rPr>
                <w:noProof/>
                <w:webHidden/>
              </w:rPr>
              <w:fldChar w:fldCharType="separate"/>
            </w:r>
            <w:r w:rsidR="00B02170">
              <w:rPr>
                <w:noProof/>
                <w:webHidden/>
              </w:rPr>
              <w:t>21</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71" w:history="1">
            <w:r w:rsidR="00A778D7" w:rsidRPr="001F592C">
              <w:rPr>
                <w:rStyle w:val="Hyperlink"/>
                <w:noProof/>
              </w:rPr>
              <w:t>Save Cleaned Navigation from SEGY into ASCII format</w:t>
            </w:r>
            <w:r w:rsidR="00A778D7">
              <w:rPr>
                <w:noProof/>
                <w:webHidden/>
              </w:rPr>
              <w:tab/>
            </w:r>
            <w:r w:rsidR="00A778D7">
              <w:rPr>
                <w:noProof/>
                <w:webHidden/>
              </w:rPr>
              <w:fldChar w:fldCharType="begin"/>
            </w:r>
            <w:r w:rsidR="00A778D7">
              <w:rPr>
                <w:noProof/>
                <w:webHidden/>
              </w:rPr>
              <w:instrText xml:space="preserve"> PAGEREF _Toc443986271 \h </w:instrText>
            </w:r>
            <w:r w:rsidR="00A778D7">
              <w:rPr>
                <w:noProof/>
                <w:webHidden/>
              </w:rPr>
            </w:r>
            <w:r w:rsidR="00A778D7">
              <w:rPr>
                <w:noProof/>
                <w:webHidden/>
              </w:rPr>
              <w:fldChar w:fldCharType="separate"/>
            </w:r>
            <w:r w:rsidR="00B02170">
              <w:rPr>
                <w:noProof/>
                <w:webHidden/>
              </w:rPr>
              <w:t>21</w:t>
            </w:r>
            <w:r w:rsidR="00A778D7">
              <w:rPr>
                <w:noProof/>
                <w:webHidden/>
              </w:rPr>
              <w:fldChar w:fldCharType="end"/>
            </w:r>
          </w:hyperlink>
        </w:p>
        <w:p w:rsidR="00A778D7" w:rsidRDefault="008932F2">
          <w:pPr>
            <w:pStyle w:val="TOC3"/>
            <w:tabs>
              <w:tab w:val="right" w:leader="dot" w:pos="9350"/>
            </w:tabs>
            <w:rPr>
              <w:rFonts w:eastAsiaTheme="minorEastAsia"/>
              <w:noProof/>
              <w:lang w:eastAsia="en-CA"/>
            </w:rPr>
          </w:pPr>
          <w:hyperlink w:anchor="_Toc443986272" w:history="1">
            <w:r w:rsidR="00A778D7" w:rsidRPr="001F592C">
              <w:rPr>
                <w:rStyle w:val="Hyperlink"/>
                <w:noProof/>
              </w:rPr>
              <w:t>Constant Shot Spacing SEGY Output</w:t>
            </w:r>
            <w:r w:rsidR="00A778D7">
              <w:rPr>
                <w:noProof/>
                <w:webHidden/>
              </w:rPr>
              <w:tab/>
            </w:r>
            <w:r w:rsidR="00A778D7">
              <w:rPr>
                <w:noProof/>
                <w:webHidden/>
              </w:rPr>
              <w:fldChar w:fldCharType="begin"/>
            </w:r>
            <w:r w:rsidR="00A778D7">
              <w:rPr>
                <w:noProof/>
                <w:webHidden/>
              </w:rPr>
              <w:instrText xml:space="preserve"> PAGEREF _Toc443986272 \h </w:instrText>
            </w:r>
            <w:r w:rsidR="00A778D7">
              <w:rPr>
                <w:noProof/>
                <w:webHidden/>
              </w:rPr>
            </w:r>
            <w:r w:rsidR="00A778D7">
              <w:rPr>
                <w:noProof/>
                <w:webHidden/>
              </w:rPr>
              <w:fldChar w:fldCharType="separate"/>
            </w:r>
            <w:r w:rsidR="00B02170">
              <w:rPr>
                <w:noProof/>
                <w:webHidden/>
              </w:rPr>
              <w:t>22</w:t>
            </w:r>
            <w:r w:rsidR="00A778D7">
              <w:rPr>
                <w:noProof/>
                <w:webHidden/>
              </w:rPr>
              <w:fldChar w:fldCharType="end"/>
            </w:r>
          </w:hyperlink>
        </w:p>
        <w:p w:rsidR="005D16D7" w:rsidRDefault="005D16D7">
          <w:r>
            <w:rPr>
              <w:b/>
              <w:bCs/>
              <w:noProof/>
            </w:rPr>
            <w:fldChar w:fldCharType="end"/>
          </w:r>
        </w:p>
      </w:sdtContent>
    </w:sdt>
    <w:p w:rsidR="002E2404" w:rsidRDefault="002E2404">
      <w:r>
        <w:br w:type="page"/>
      </w:r>
    </w:p>
    <w:p w:rsidR="001B7DCC" w:rsidRDefault="001B7DCC" w:rsidP="001B7DCC"/>
    <w:p w:rsidR="001B7DCC" w:rsidRDefault="001B7DCC" w:rsidP="001B7DCC">
      <w:pPr>
        <w:pStyle w:val="Heading1"/>
      </w:pPr>
      <w:bookmarkStart w:id="2" w:name="_Toc442963580"/>
      <w:bookmarkStart w:id="3" w:name="_Toc443986255"/>
      <w:r>
        <w:t>Introduction</w:t>
      </w:r>
      <w:bookmarkEnd w:id="2"/>
      <w:bookmarkEnd w:id="3"/>
    </w:p>
    <w:p w:rsidR="001B7DCC" w:rsidRPr="001E18BA" w:rsidRDefault="001B7DCC" w:rsidP="001B7DCC"/>
    <w:p w:rsidR="007C7438" w:rsidRDefault="001B7DCC" w:rsidP="00D068AF">
      <w:r>
        <w:t xml:space="preserve">The GSC has been collecting digital seismic data </w:t>
      </w:r>
      <w:r w:rsidR="00CB5D34">
        <w:t xml:space="preserve">with embedded navigational data </w:t>
      </w:r>
      <w:r>
        <w:t>since the early 1990’s and ha</w:t>
      </w:r>
      <w:r w:rsidR="00395B7A">
        <w:t>s used and continues to use SEG</w:t>
      </w:r>
      <w:r>
        <w:t xml:space="preserve">Y </w:t>
      </w:r>
      <w:r>
        <w:fldChar w:fldCharType="begin"/>
      </w:r>
      <w:r>
        <w:instrText>ADDIN RW.CITE{{151 Norris,MW 2002}}</w:instrText>
      </w:r>
      <w:r>
        <w:fldChar w:fldCharType="separate"/>
      </w:r>
      <w:r w:rsidRPr="00F74E2B">
        <w:rPr>
          <w:rFonts w:ascii="Calibri" w:hAnsi="Calibri"/>
        </w:rPr>
        <w:t>(Norris and Faichney, 2002)</w:t>
      </w:r>
      <w:r>
        <w:fldChar w:fldCharType="end"/>
      </w:r>
      <w:r>
        <w:t xml:space="preserve"> as its primary format for storing its digital seismic, sounder and </w:t>
      </w:r>
      <w:proofErr w:type="spellStart"/>
      <w:r>
        <w:t>sidescan</w:t>
      </w:r>
      <w:proofErr w:type="spellEnd"/>
      <w:r>
        <w:t xml:space="preserve"> data. </w:t>
      </w:r>
      <w:r w:rsidR="00D068AF">
        <w:t xml:space="preserve">The GSC has also compiled navigation from hundreds of expeditions that are stored in databases and made available online (e.g., </w:t>
      </w:r>
      <w:hyperlink r:id="rId9" w:history="1">
        <w:r w:rsidR="00D068AF" w:rsidRPr="00986CA4">
          <w:rPr>
            <w:rStyle w:val="Hyperlink"/>
          </w:rPr>
          <w:t>http://ed.gdr.nrcan.gc.ca/index_e.php</w:t>
        </w:r>
      </w:hyperlink>
      <w:r w:rsidR="00D068AF">
        <w:t xml:space="preserve"> ). </w:t>
      </w:r>
    </w:p>
    <w:p w:rsidR="00D068AF" w:rsidRDefault="00D068AF" w:rsidP="00D068AF">
      <w:r>
        <w:t>The process of examining and correcting the positional data collected during these efforts is substantial and represents one of the more time-consuming tasks in the process of bring</w:t>
      </w:r>
      <w:r w:rsidR="007F58F6">
        <w:t>ing</w:t>
      </w:r>
      <w:r>
        <w:t xml:space="preserve"> these data from the field to our databases. Generally, an effort is made to quality control positional data from our expedition navigation </w:t>
      </w:r>
      <w:r w:rsidR="00395B7A">
        <w:t>loggers but the data in our SEG</w:t>
      </w:r>
      <w:r>
        <w:t xml:space="preserve">Y data </w:t>
      </w:r>
      <w:r w:rsidR="007C7438">
        <w:t xml:space="preserve">holdings are rarely even examined. </w:t>
      </w:r>
      <w:r w:rsidR="00CB5D34">
        <w:t xml:space="preserve"> The presence of “bad” positional data in these SEGY </w:t>
      </w:r>
      <w:r w:rsidR="00240174">
        <w:t>streams has</w:t>
      </w:r>
      <w:r w:rsidR="00CB5D34">
        <w:t xml:space="preserve"> consequences in processing and interpretation.</w:t>
      </w:r>
    </w:p>
    <w:p w:rsidR="007C7438" w:rsidRDefault="007C7438" w:rsidP="00D068AF">
      <w:r>
        <w:t xml:space="preserve">The GSC’s high resolution inventory of digital SEGY </w:t>
      </w:r>
      <w:r w:rsidR="00395B7A">
        <w:t>data is considerable.  But the installation</w:t>
      </w:r>
      <w:r>
        <w:t xml:space="preserve"> of high-resolution sub-</w:t>
      </w:r>
      <w:proofErr w:type="gramStart"/>
      <w:r>
        <w:t>seabed  sounders</w:t>
      </w:r>
      <w:proofErr w:type="gramEnd"/>
      <w:r>
        <w:t xml:space="preserve"> on Canadian Hydrographic Servi</w:t>
      </w:r>
      <w:r w:rsidR="00395B7A">
        <w:t>ce vessels and their deployment</w:t>
      </w:r>
      <w:r>
        <w:t xml:space="preserve"> during most of their </w:t>
      </w:r>
      <w:proofErr w:type="spellStart"/>
      <w:r>
        <w:t>multbeam</w:t>
      </w:r>
      <w:proofErr w:type="spellEnd"/>
      <w:r>
        <w:t xml:space="preserve"> bathymetric surveys over the last fifteen years, as well as similar seismic data derived from </w:t>
      </w:r>
      <w:proofErr w:type="spellStart"/>
      <w:r>
        <w:t>ArcticNet</w:t>
      </w:r>
      <w:proofErr w:type="spellEnd"/>
      <w:r>
        <w:t xml:space="preserve"> activities in the Canadian high latitudes, have accentuated the need to develop techniques to efficiently and effectively assess these data in order to use these dat</w:t>
      </w:r>
      <w:r w:rsidR="00395B7A">
        <w:t>a to augment our data inventory and regional seismic coverage.</w:t>
      </w:r>
    </w:p>
    <w:p w:rsidR="00D068AF" w:rsidRDefault="00D068AF" w:rsidP="00D068AF"/>
    <w:p w:rsidR="00975A04" w:rsidRDefault="00975A04">
      <w:r>
        <w:br w:type="page"/>
      </w:r>
    </w:p>
    <w:p w:rsidR="00EE3413" w:rsidRDefault="00975A04" w:rsidP="00975A04">
      <w:pPr>
        <w:pStyle w:val="Heading1"/>
      </w:pPr>
      <w:bookmarkStart w:id="4" w:name="_Toc443986256"/>
      <w:r>
        <w:lastRenderedPageBreak/>
        <w:t>Release Details</w:t>
      </w:r>
      <w:bookmarkEnd w:id="4"/>
    </w:p>
    <w:p w:rsidR="00975A04" w:rsidRDefault="00975A04" w:rsidP="00975A04"/>
    <w:p w:rsidR="00975A04" w:rsidRDefault="00975A04" w:rsidP="00975A04">
      <w:r>
        <w:t xml:space="preserve">This release package contains </w:t>
      </w:r>
      <w:r w:rsidR="00395B7A">
        <w:t>2 separate</w:t>
      </w:r>
      <w:r w:rsidR="0032125A">
        <w:t xml:space="preserve"> deployment </w:t>
      </w:r>
      <w:r w:rsidR="00240174">
        <w:t>packages:</w:t>
      </w:r>
    </w:p>
    <w:p w:rsidR="0032125A" w:rsidRDefault="00A02A51" w:rsidP="0032125A">
      <w:pPr>
        <w:pStyle w:val="ListParagraph"/>
        <w:numPr>
          <w:ilvl w:val="0"/>
          <w:numId w:val="2"/>
        </w:numPr>
      </w:pPr>
      <w:r>
        <w:t xml:space="preserve">A version </w:t>
      </w:r>
      <w:r w:rsidR="0032125A">
        <w:t>that can be installed in a local folder.</w:t>
      </w:r>
    </w:p>
    <w:p w:rsidR="0032125A" w:rsidRDefault="0032125A" w:rsidP="0032125A">
      <w:pPr>
        <w:pStyle w:val="ListParagraph"/>
      </w:pPr>
    </w:p>
    <w:p w:rsidR="0032125A" w:rsidRDefault="0032125A" w:rsidP="0032125A">
      <w:pPr>
        <w:pStyle w:val="ListParagraph"/>
        <w:numPr>
          <w:ilvl w:val="0"/>
          <w:numId w:val="2"/>
        </w:numPr>
      </w:pPr>
      <w:r>
        <w:t>More formal deployment that installs in C:\Program Files (x86) and puts entries in Start-&gt;Program menu and short-cut on Desktop.</w:t>
      </w:r>
    </w:p>
    <w:p w:rsidR="0032125A" w:rsidRDefault="0032125A" w:rsidP="0032125A">
      <w:pPr>
        <w:ind w:left="360"/>
      </w:pPr>
    </w:p>
    <w:p w:rsidR="0032125A" w:rsidRDefault="0032125A" w:rsidP="0032125A">
      <w:pPr>
        <w:ind w:left="360"/>
      </w:pPr>
      <w:r>
        <w:t>Details</w:t>
      </w:r>
    </w:p>
    <w:p w:rsidR="0032125A" w:rsidRDefault="0032125A" w:rsidP="0032125A">
      <w:pPr>
        <w:ind w:left="360"/>
      </w:pPr>
    </w:p>
    <w:p w:rsidR="0032125A" w:rsidRDefault="00395B7A" w:rsidP="0032125A">
      <w:pPr>
        <w:pStyle w:val="ListParagraph"/>
        <w:numPr>
          <w:ilvl w:val="0"/>
          <w:numId w:val="4"/>
        </w:numPr>
      </w:pPr>
      <w:r>
        <w:t>A r</w:t>
      </w:r>
      <w:r w:rsidR="0032125A">
        <w:t>elease that can be installed in local folder with no need for administrative permission:  Unzip the file Nav</w:t>
      </w:r>
      <w:r>
        <w:t>Cleaner</w:t>
      </w:r>
      <w:r w:rsidR="0032125A">
        <w:t xml:space="preserve">l.zip to a local folder. </w:t>
      </w:r>
      <w:r w:rsidR="0032125A" w:rsidRPr="0032125A">
        <w:t>NavCleaner.exe</w:t>
      </w:r>
      <w:r w:rsidR="0032125A">
        <w:t xml:space="preserve"> is the executable image. Double-click on this</w:t>
      </w:r>
      <w:r w:rsidR="00240174">
        <w:t xml:space="preserve"> </w:t>
      </w:r>
      <w:r w:rsidR="007C7293">
        <w:t>item to</w:t>
      </w:r>
      <w:r w:rsidR="0032125A">
        <w:t xml:space="preserve"> proceed. Two sample file are </w:t>
      </w:r>
      <w:r w:rsidR="00240174">
        <w:t>included:</w:t>
      </w:r>
      <w:r w:rsidR="0032125A">
        <w:t xml:space="preserve"> </w:t>
      </w:r>
      <w:r w:rsidR="0032125A" w:rsidRPr="0032125A">
        <w:t>97009PGC.NAV</w:t>
      </w:r>
      <w:r w:rsidR="0032125A">
        <w:t xml:space="preserve"> – a sample ASCII file and (2) </w:t>
      </w:r>
      <w:r w:rsidR="0032125A" w:rsidRPr="0032125A">
        <w:t>test3_246_1408_to_246_1909.sgy</w:t>
      </w:r>
      <w:r w:rsidR="0032125A">
        <w:t xml:space="preserve"> a sample SEG-Y file.</w:t>
      </w:r>
    </w:p>
    <w:p w:rsidR="00A02A51" w:rsidRDefault="00A02A51" w:rsidP="00A02A51">
      <w:pPr>
        <w:pStyle w:val="ListParagraph"/>
      </w:pPr>
    </w:p>
    <w:p w:rsidR="0032125A" w:rsidRDefault="0032125A" w:rsidP="0032125A">
      <w:pPr>
        <w:pStyle w:val="ListParagraph"/>
        <w:numPr>
          <w:ilvl w:val="0"/>
          <w:numId w:val="4"/>
        </w:numPr>
      </w:pPr>
      <w:r>
        <w:t xml:space="preserve">A Windows 7 install package that needs administrative </w:t>
      </w:r>
      <w:r w:rsidR="00A02A51">
        <w:t>privileges</w:t>
      </w:r>
      <w:r>
        <w:t xml:space="preserve">: Unzip the NavCleanerInstaller.zip file </w:t>
      </w:r>
      <w:r w:rsidR="00A02A51">
        <w:t>and follow standard installation procedures. Contains the same files as (1) but packaged to created shortcuts and menus</w:t>
      </w:r>
    </w:p>
    <w:p w:rsidR="00A02A51" w:rsidRDefault="00A02A51" w:rsidP="00A02A51">
      <w:pPr>
        <w:pStyle w:val="ListParagraph"/>
      </w:pPr>
    </w:p>
    <w:p w:rsidR="00A02A51" w:rsidRDefault="00A02A51" w:rsidP="00A02A51">
      <w:pPr>
        <w:pStyle w:val="ListParagraph"/>
      </w:pPr>
    </w:p>
    <w:p w:rsidR="00A02A51" w:rsidRDefault="00A02A51" w:rsidP="00A02A51">
      <w:pPr>
        <w:pStyle w:val="ListParagraph"/>
        <w:ind w:left="0"/>
      </w:pPr>
      <w:proofErr w:type="spellStart"/>
      <w:r>
        <w:t>Mainfest</w:t>
      </w:r>
      <w:proofErr w:type="spellEnd"/>
      <w:r w:rsidR="00395B7A">
        <w:t xml:space="preserve"> of Release:</w:t>
      </w:r>
    </w:p>
    <w:p w:rsidR="00A02A51" w:rsidRDefault="00A02A51" w:rsidP="00A02A51">
      <w:pPr>
        <w:pStyle w:val="ListParagraph"/>
        <w:ind w:left="0"/>
      </w:pPr>
    </w:p>
    <w:tbl>
      <w:tblPr>
        <w:tblStyle w:val="TableGrid"/>
        <w:tblW w:w="0" w:type="auto"/>
        <w:tblLook w:val="04A0" w:firstRow="1" w:lastRow="0" w:firstColumn="1" w:lastColumn="0" w:noHBand="0" w:noVBand="1"/>
      </w:tblPr>
      <w:tblGrid>
        <w:gridCol w:w="3314"/>
        <w:gridCol w:w="1839"/>
        <w:gridCol w:w="4423"/>
      </w:tblGrid>
      <w:tr w:rsidR="00A02A51" w:rsidTr="00A02A51">
        <w:tc>
          <w:tcPr>
            <w:tcW w:w="2518" w:type="dxa"/>
          </w:tcPr>
          <w:p w:rsidR="00A02A51" w:rsidRDefault="00A02A51" w:rsidP="00A02A51">
            <w:pPr>
              <w:pStyle w:val="ListParagraph"/>
              <w:ind w:left="0"/>
            </w:pPr>
            <w:r>
              <w:t>Name</w:t>
            </w:r>
          </w:p>
        </w:tc>
        <w:tc>
          <w:tcPr>
            <w:tcW w:w="1985" w:type="dxa"/>
          </w:tcPr>
          <w:p w:rsidR="00A02A51" w:rsidRDefault="00A02A51" w:rsidP="00A02A51">
            <w:pPr>
              <w:pStyle w:val="ListParagraph"/>
              <w:ind w:left="0"/>
            </w:pPr>
            <w:r>
              <w:t>type</w:t>
            </w:r>
          </w:p>
        </w:tc>
        <w:tc>
          <w:tcPr>
            <w:tcW w:w="5073" w:type="dxa"/>
          </w:tcPr>
          <w:p w:rsidR="00A02A51" w:rsidRDefault="00A02A51" w:rsidP="00A02A51">
            <w:pPr>
              <w:pStyle w:val="ListParagraph"/>
              <w:ind w:left="0"/>
            </w:pPr>
            <w:r>
              <w:t>comment</w:t>
            </w:r>
          </w:p>
        </w:tc>
      </w:tr>
      <w:tr w:rsidR="00A02A51" w:rsidTr="00A02A51">
        <w:tc>
          <w:tcPr>
            <w:tcW w:w="2518" w:type="dxa"/>
          </w:tcPr>
          <w:p w:rsidR="00A02A51" w:rsidRDefault="00A02A51" w:rsidP="00A02A51">
            <w:pPr>
              <w:pStyle w:val="ListParagraph"/>
              <w:ind w:left="0"/>
            </w:pPr>
            <w:r w:rsidRPr="00A02A51">
              <w:t>NavCleaner.exe</w:t>
            </w:r>
          </w:p>
        </w:tc>
        <w:tc>
          <w:tcPr>
            <w:tcW w:w="1985" w:type="dxa"/>
          </w:tcPr>
          <w:p w:rsidR="00A02A51" w:rsidRDefault="00A02A51" w:rsidP="00A02A51">
            <w:pPr>
              <w:pStyle w:val="ListParagraph"/>
              <w:ind w:left="0"/>
            </w:pPr>
            <w:r>
              <w:t>executable</w:t>
            </w:r>
          </w:p>
        </w:tc>
        <w:tc>
          <w:tcPr>
            <w:tcW w:w="5073" w:type="dxa"/>
          </w:tcPr>
          <w:p w:rsidR="00A02A51" w:rsidRDefault="00A02A51" w:rsidP="00A02A51">
            <w:pPr>
              <w:pStyle w:val="ListParagraph"/>
              <w:ind w:left="0"/>
            </w:pPr>
            <w:r>
              <w:t>Main program</w:t>
            </w:r>
          </w:p>
        </w:tc>
      </w:tr>
      <w:tr w:rsidR="00A02A51" w:rsidTr="00A02A51">
        <w:tc>
          <w:tcPr>
            <w:tcW w:w="2518" w:type="dxa"/>
          </w:tcPr>
          <w:p w:rsidR="00A02A51" w:rsidRDefault="00A02A51" w:rsidP="00A02A51">
            <w:pPr>
              <w:pStyle w:val="ListParagraph"/>
              <w:ind w:left="0"/>
            </w:pPr>
            <w:r>
              <w:t>Converters.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 xml:space="preserve">Convert to IBM </w:t>
            </w:r>
            <w:proofErr w:type="spellStart"/>
            <w:r>
              <w:t>fp</w:t>
            </w:r>
            <w:proofErr w:type="spellEnd"/>
            <w:r>
              <w:t xml:space="preserve"> to IEEE </w:t>
            </w:r>
            <w:proofErr w:type="spellStart"/>
            <w:r>
              <w:t>fp</w:t>
            </w:r>
            <w:proofErr w:type="spellEnd"/>
          </w:p>
        </w:tc>
      </w:tr>
      <w:tr w:rsidR="00A02A51" w:rsidTr="00A02A51">
        <w:tc>
          <w:tcPr>
            <w:tcW w:w="2518" w:type="dxa"/>
          </w:tcPr>
          <w:p w:rsidR="00A02A51" w:rsidRDefault="00A02A51" w:rsidP="00A02A51">
            <w:pPr>
              <w:pStyle w:val="ListParagraph"/>
              <w:ind w:left="0"/>
            </w:pPr>
            <w:r w:rsidRPr="00A02A51">
              <w:t>DouglasPeucker.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Line thinning library</w:t>
            </w:r>
          </w:p>
        </w:tc>
      </w:tr>
      <w:tr w:rsidR="00A02A51" w:rsidTr="00A02A51">
        <w:tc>
          <w:tcPr>
            <w:tcW w:w="2518" w:type="dxa"/>
          </w:tcPr>
          <w:p w:rsidR="00A02A51" w:rsidRDefault="00A02A51" w:rsidP="00A02A51">
            <w:pPr>
              <w:pStyle w:val="ListParagraph"/>
              <w:ind w:left="0"/>
            </w:pPr>
            <w:r w:rsidRPr="00A02A51">
              <w:t>Geographic.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proofErr w:type="spellStart"/>
            <w:r>
              <w:t>GeographicLib</w:t>
            </w:r>
            <w:proofErr w:type="spellEnd"/>
            <w:r>
              <w:t xml:space="preserve"> library</w:t>
            </w:r>
          </w:p>
        </w:tc>
      </w:tr>
      <w:tr w:rsidR="00A02A51" w:rsidTr="00A02A51">
        <w:tc>
          <w:tcPr>
            <w:tcW w:w="2518" w:type="dxa"/>
          </w:tcPr>
          <w:p w:rsidR="00A02A51" w:rsidRDefault="00A02A51" w:rsidP="00A02A51">
            <w:pPr>
              <w:pStyle w:val="ListParagraph"/>
              <w:ind w:left="0"/>
            </w:pPr>
            <w:r w:rsidRPr="00A02A51">
              <w:t>msvcp110.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Microsoft C++ redistributable package</w:t>
            </w:r>
          </w:p>
        </w:tc>
      </w:tr>
      <w:tr w:rsidR="00A02A51" w:rsidTr="00A02A51">
        <w:tc>
          <w:tcPr>
            <w:tcW w:w="2518" w:type="dxa"/>
          </w:tcPr>
          <w:p w:rsidR="00A02A51" w:rsidRDefault="00A02A51" w:rsidP="00A02A51">
            <w:pPr>
              <w:pStyle w:val="ListParagraph"/>
              <w:ind w:left="0"/>
            </w:pPr>
            <w:r w:rsidRPr="00A02A51">
              <w:t>msvcr110.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Microsoft C++ runtime redistributable package</w:t>
            </w:r>
          </w:p>
        </w:tc>
      </w:tr>
      <w:tr w:rsidR="00A02A51" w:rsidTr="00A02A51">
        <w:tc>
          <w:tcPr>
            <w:tcW w:w="2518" w:type="dxa"/>
          </w:tcPr>
          <w:p w:rsidR="00A02A51" w:rsidRDefault="00A02A51" w:rsidP="00A02A51">
            <w:pPr>
              <w:pStyle w:val="ListParagraph"/>
              <w:ind w:left="0"/>
            </w:pPr>
            <w:r w:rsidRPr="00A02A51">
              <w:t>NETGeographic.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 xml:space="preserve">.NET wrappers for </w:t>
            </w:r>
            <w:proofErr w:type="spellStart"/>
            <w:r>
              <w:t>GeographicLib</w:t>
            </w:r>
            <w:proofErr w:type="spellEnd"/>
          </w:p>
        </w:tc>
      </w:tr>
      <w:tr w:rsidR="00A02A51" w:rsidTr="00A02A51">
        <w:tc>
          <w:tcPr>
            <w:tcW w:w="2518" w:type="dxa"/>
          </w:tcPr>
          <w:p w:rsidR="00A02A51" w:rsidRPr="00A02A51" w:rsidRDefault="00A02A51" w:rsidP="00A02A51">
            <w:pPr>
              <w:pStyle w:val="ListParagraph"/>
              <w:ind w:left="0"/>
            </w:pPr>
            <w:r w:rsidRPr="00A02A51">
              <w:t>Oracle.ManagedDataAccess.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Oracle ODP.NET database operations</w:t>
            </w:r>
          </w:p>
        </w:tc>
      </w:tr>
      <w:tr w:rsidR="00A02A51" w:rsidTr="00A02A51">
        <w:tc>
          <w:tcPr>
            <w:tcW w:w="2518" w:type="dxa"/>
          </w:tcPr>
          <w:p w:rsidR="00A02A51" w:rsidRPr="00A02A51" w:rsidRDefault="00A02A51" w:rsidP="00A02A51">
            <w:pPr>
              <w:pStyle w:val="ListParagraph"/>
              <w:ind w:left="0"/>
            </w:pPr>
            <w:r w:rsidRPr="00A02A51">
              <w:t>SEGYlib.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075DFD" w:rsidP="00A02A51">
            <w:pPr>
              <w:pStyle w:val="ListParagraph"/>
              <w:ind w:left="0"/>
            </w:pPr>
            <w:r>
              <w:t>SEGY</w:t>
            </w:r>
            <w:r w:rsidR="00A02A51">
              <w:t xml:space="preserve"> library</w:t>
            </w:r>
          </w:p>
        </w:tc>
      </w:tr>
      <w:tr w:rsidR="00A02A51" w:rsidTr="00A02A51">
        <w:tc>
          <w:tcPr>
            <w:tcW w:w="2518" w:type="dxa"/>
          </w:tcPr>
          <w:p w:rsidR="00A02A51" w:rsidRPr="00A02A51" w:rsidRDefault="00A02A51" w:rsidP="00A02A51">
            <w:pPr>
              <w:pStyle w:val="ListParagraph"/>
              <w:ind w:left="0"/>
            </w:pPr>
            <w:r w:rsidRPr="00A02A51">
              <w:t>TeeChart.dll</w:t>
            </w:r>
          </w:p>
        </w:tc>
        <w:tc>
          <w:tcPr>
            <w:tcW w:w="1985" w:type="dxa"/>
          </w:tcPr>
          <w:p w:rsidR="00A02A51" w:rsidRDefault="00A02A51" w:rsidP="00A02A51">
            <w:pPr>
              <w:pStyle w:val="ListParagraph"/>
              <w:ind w:left="0"/>
            </w:pPr>
            <w:proofErr w:type="spellStart"/>
            <w:r>
              <w:t>dll</w:t>
            </w:r>
            <w:proofErr w:type="spellEnd"/>
          </w:p>
        </w:tc>
        <w:tc>
          <w:tcPr>
            <w:tcW w:w="5073" w:type="dxa"/>
          </w:tcPr>
          <w:p w:rsidR="00A02A51" w:rsidRDefault="00A02A51" w:rsidP="00A02A51">
            <w:pPr>
              <w:pStyle w:val="ListParagraph"/>
              <w:ind w:left="0"/>
            </w:pPr>
            <w:r>
              <w:t>Graphics library</w:t>
            </w:r>
          </w:p>
        </w:tc>
      </w:tr>
      <w:tr w:rsidR="00A02A51" w:rsidTr="00A02A51">
        <w:tc>
          <w:tcPr>
            <w:tcW w:w="2518" w:type="dxa"/>
          </w:tcPr>
          <w:p w:rsidR="00A02A51" w:rsidRPr="00A02A51" w:rsidRDefault="00240174" w:rsidP="00A02A51">
            <w:pPr>
              <w:pStyle w:val="ListParagraph"/>
              <w:ind w:left="0"/>
            </w:pPr>
            <w:r w:rsidRPr="00240174">
              <w:t>97009PGC.NAV</w:t>
            </w:r>
          </w:p>
        </w:tc>
        <w:tc>
          <w:tcPr>
            <w:tcW w:w="1985" w:type="dxa"/>
          </w:tcPr>
          <w:p w:rsidR="00A02A51" w:rsidRDefault="00240174" w:rsidP="00A02A51">
            <w:pPr>
              <w:pStyle w:val="ListParagraph"/>
              <w:ind w:left="0"/>
            </w:pPr>
            <w:r>
              <w:t>txt</w:t>
            </w:r>
          </w:p>
        </w:tc>
        <w:tc>
          <w:tcPr>
            <w:tcW w:w="5073" w:type="dxa"/>
          </w:tcPr>
          <w:p w:rsidR="00A02A51" w:rsidRDefault="00240174" w:rsidP="00A02A51">
            <w:pPr>
              <w:pStyle w:val="ListParagraph"/>
              <w:ind w:left="0"/>
            </w:pPr>
            <w:r>
              <w:t xml:space="preserve">Sample ASCII </w:t>
            </w:r>
            <w:proofErr w:type="spellStart"/>
            <w:r>
              <w:t>nav</w:t>
            </w:r>
            <w:proofErr w:type="spellEnd"/>
            <w:r>
              <w:t xml:space="preserve"> file</w:t>
            </w:r>
          </w:p>
        </w:tc>
      </w:tr>
      <w:tr w:rsidR="00240174" w:rsidTr="00A02A51">
        <w:tc>
          <w:tcPr>
            <w:tcW w:w="2518" w:type="dxa"/>
          </w:tcPr>
          <w:p w:rsidR="00240174" w:rsidRPr="00A02A51" w:rsidRDefault="00240174" w:rsidP="00A02A51">
            <w:pPr>
              <w:pStyle w:val="ListParagraph"/>
              <w:ind w:left="0"/>
            </w:pPr>
            <w:r w:rsidRPr="00240174">
              <w:t>test3_246_1408_to_246_1909.sgy</w:t>
            </w:r>
          </w:p>
        </w:tc>
        <w:tc>
          <w:tcPr>
            <w:tcW w:w="1985" w:type="dxa"/>
          </w:tcPr>
          <w:p w:rsidR="00240174" w:rsidRDefault="00240174" w:rsidP="00A02A51">
            <w:pPr>
              <w:pStyle w:val="ListParagraph"/>
              <w:ind w:left="0"/>
            </w:pPr>
            <w:r>
              <w:t>SEGY</w:t>
            </w:r>
          </w:p>
        </w:tc>
        <w:tc>
          <w:tcPr>
            <w:tcW w:w="5073" w:type="dxa"/>
          </w:tcPr>
          <w:p w:rsidR="00240174" w:rsidRDefault="00240174" w:rsidP="00A02A51">
            <w:pPr>
              <w:pStyle w:val="ListParagraph"/>
              <w:ind w:left="0"/>
            </w:pPr>
            <w:r>
              <w:t>Sample SEGY file</w:t>
            </w:r>
          </w:p>
        </w:tc>
      </w:tr>
      <w:tr w:rsidR="00A02A51" w:rsidTr="00A02A51">
        <w:tc>
          <w:tcPr>
            <w:tcW w:w="2518" w:type="dxa"/>
          </w:tcPr>
          <w:p w:rsidR="00A02A51" w:rsidRPr="00A02A51" w:rsidRDefault="00240174" w:rsidP="00A02A51">
            <w:pPr>
              <w:pStyle w:val="ListParagraph"/>
              <w:ind w:left="0"/>
            </w:pPr>
            <w:r>
              <w:t>NavCleaner.docx</w:t>
            </w:r>
          </w:p>
        </w:tc>
        <w:tc>
          <w:tcPr>
            <w:tcW w:w="1985" w:type="dxa"/>
          </w:tcPr>
          <w:p w:rsidR="00A02A51" w:rsidRDefault="00240174" w:rsidP="00A02A51">
            <w:pPr>
              <w:pStyle w:val="ListParagraph"/>
              <w:ind w:left="0"/>
            </w:pPr>
            <w:proofErr w:type="spellStart"/>
            <w:r>
              <w:t>docx</w:t>
            </w:r>
            <w:proofErr w:type="spellEnd"/>
          </w:p>
        </w:tc>
        <w:tc>
          <w:tcPr>
            <w:tcW w:w="5073" w:type="dxa"/>
          </w:tcPr>
          <w:p w:rsidR="00A02A51" w:rsidRDefault="00240174" w:rsidP="00A02A51">
            <w:pPr>
              <w:pStyle w:val="ListParagraph"/>
              <w:ind w:left="0"/>
            </w:pPr>
            <w:r>
              <w:t>This document</w:t>
            </w:r>
          </w:p>
        </w:tc>
      </w:tr>
      <w:tr w:rsidR="00A02A51" w:rsidTr="00A02A51">
        <w:tc>
          <w:tcPr>
            <w:tcW w:w="2518" w:type="dxa"/>
          </w:tcPr>
          <w:p w:rsidR="00A02A51" w:rsidRPr="00A02A51" w:rsidRDefault="00240174" w:rsidP="00A02A51">
            <w:pPr>
              <w:pStyle w:val="ListParagraph"/>
              <w:ind w:left="0"/>
            </w:pPr>
            <w:r>
              <w:t>Readme.txt</w:t>
            </w:r>
          </w:p>
        </w:tc>
        <w:tc>
          <w:tcPr>
            <w:tcW w:w="1985" w:type="dxa"/>
          </w:tcPr>
          <w:p w:rsidR="00A02A51" w:rsidRDefault="00240174" w:rsidP="00A02A51">
            <w:pPr>
              <w:pStyle w:val="ListParagraph"/>
              <w:ind w:left="0"/>
            </w:pPr>
            <w:r>
              <w:t>txt</w:t>
            </w:r>
          </w:p>
        </w:tc>
        <w:tc>
          <w:tcPr>
            <w:tcW w:w="5073" w:type="dxa"/>
          </w:tcPr>
          <w:p w:rsidR="00A02A51" w:rsidRDefault="00A02A51" w:rsidP="00A02A51">
            <w:pPr>
              <w:pStyle w:val="ListParagraph"/>
              <w:ind w:left="0"/>
            </w:pPr>
          </w:p>
        </w:tc>
      </w:tr>
      <w:tr w:rsidR="00395B7A" w:rsidTr="00A02A51">
        <w:tc>
          <w:tcPr>
            <w:tcW w:w="2518" w:type="dxa"/>
          </w:tcPr>
          <w:p w:rsidR="00395B7A" w:rsidRDefault="00395B7A" w:rsidP="00A02A51">
            <w:pPr>
              <w:pStyle w:val="ListParagraph"/>
              <w:ind w:left="0"/>
            </w:pPr>
            <w:r>
              <w:t>NavCleanerInstall.zip</w:t>
            </w:r>
          </w:p>
        </w:tc>
        <w:tc>
          <w:tcPr>
            <w:tcW w:w="1985" w:type="dxa"/>
          </w:tcPr>
          <w:p w:rsidR="00395B7A" w:rsidRDefault="00395B7A" w:rsidP="00A02A51">
            <w:pPr>
              <w:pStyle w:val="ListParagraph"/>
              <w:ind w:left="0"/>
            </w:pPr>
            <w:r>
              <w:t>zip</w:t>
            </w:r>
          </w:p>
        </w:tc>
        <w:tc>
          <w:tcPr>
            <w:tcW w:w="5073" w:type="dxa"/>
          </w:tcPr>
          <w:p w:rsidR="00395B7A" w:rsidRDefault="00395B7A" w:rsidP="00A02A51">
            <w:pPr>
              <w:pStyle w:val="ListParagraph"/>
              <w:ind w:left="0"/>
            </w:pPr>
            <w:r>
              <w:t>Windows 7 Installer package</w:t>
            </w:r>
          </w:p>
        </w:tc>
      </w:tr>
    </w:tbl>
    <w:p w:rsidR="00975A04" w:rsidRDefault="00975A04"/>
    <w:p w:rsidR="00975A04" w:rsidRDefault="00975A04" w:rsidP="00975A04">
      <w:pPr>
        <w:pStyle w:val="Heading1"/>
      </w:pPr>
      <w:bookmarkStart w:id="5" w:name="_Toc443986257"/>
      <w:r>
        <w:lastRenderedPageBreak/>
        <w:t>Interface</w:t>
      </w:r>
      <w:bookmarkEnd w:id="5"/>
    </w:p>
    <w:p w:rsidR="00975A04" w:rsidRDefault="00975A04" w:rsidP="00975A04"/>
    <w:p w:rsidR="00455EE9" w:rsidRDefault="00455EE9" w:rsidP="00975A04">
      <w:r>
        <w:t xml:space="preserve">The interface allows the user to load ASCII navigational data or SEG-Y Data. </w:t>
      </w:r>
      <w:r w:rsidR="00C44A6E">
        <w:t>Within</w:t>
      </w:r>
      <w:r>
        <w:t xml:space="preserve"> NRCan, the user can also access the Expedition Database to </w:t>
      </w:r>
      <w:r w:rsidR="00C44A6E">
        <w:t>examine preloaded data or to merge these data into SGEY files.</w:t>
      </w:r>
    </w:p>
    <w:p w:rsidR="00975A04" w:rsidRDefault="008015B2" w:rsidP="00975A04">
      <w:r>
        <w:rPr>
          <w:noProof/>
          <w:lang w:eastAsia="en-CA"/>
        </w:rPr>
        <w:drawing>
          <wp:inline distT="0" distB="0" distL="0" distR="0" wp14:anchorId="35944EFF" wp14:editId="2EE72ADB">
            <wp:extent cx="5943600" cy="38665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3866515"/>
                    </a:xfrm>
                    <a:prstGeom prst="rect">
                      <a:avLst/>
                    </a:prstGeom>
                  </pic:spPr>
                </pic:pic>
              </a:graphicData>
            </a:graphic>
          </wp:inline>
        </w:drawing>
      </w:r>
    </w:p>
    <w:p w:rsidR="00975A04" w:rsidRDefault="00975A04" w:rsidP="00975A04">
      <w:proofErr w:type="gramStart"/>
      <w:r>
        <w:t>Fig.</w:t>
      </w:r>
      <w:proofErr w:type="gramEnd"/>
      <w:r>
        <w:t xml:space="preserve"> </w:t>
      </w:r>
      <w:proofErr w:type="spellStart"/>
      <w:r w:rsidR="00240174">
        <w:t>NavCleaner</w:t>
      </w:r>
      <w:proofErr w:type="spellEnd"/>
      <w:r>
        <w:t xml:space="preserve"> interface</w:t>
      </w:r>
    </w:p>
    <w:p w:rsidR="00975A04" w:rsidRDefault="00975A04" w:rsidP="00975A04"/>
    <w:p w:rsidR="00975A04" w:rsidRDefault="00975A04" w:rsidP="00975A04">
      <w:r>
        <w:t xml:space="preserve">Launch the </w:t>
      </w:r>
      <w:proofErr w:type="spellStart"/>
      <w:r w:rsidR="00240174">
        <w:t>NavCleaner</w:t>
      </w:r>
      <w:proofErr w:type="spellEnd"/>
      <w:r>
        <w:t xml:space="preserve"> interface by </w:t>
      </w:r>
      <w:proofErr w:type="gramStart"/>
      <w:r>
        <w:t>choosing  Start</w:t>
      </w:r>
      <w:proofErr w:type="gramEnd"/>
      <w:r>
        <w:t xml:space="preserve"> &gt; All Programs &gt; NRCan &gt; </w:t>
      </w:r>
      <w:proofErr w:type="spellStart"/>
      <w:r w:rsidR="00240174">
        <w:t>NavCleaner</w:t>
      </w:r>
      <w:proofErr w:type="spellEnd"/>
      <w:r>
        <w:t xml:space="preserve">  from the start menu ( Fig. 1). </w:t>
      </w:r>
    </w:p>
    <w:p w:rsidR="00455EE9" w:rsidRDefault="00455EE9">
      <w:r>
        <w:br w:type="page"/>
      </w:r>
    </w:p>
    <w:p w:rsidR="00455EE9" w:rsidRDefault="00455EE9" w:rsidP="00975A04"/>
    <w:p w:rsidR="00455EE9" w:rsidRDefault="00455EE9" w:rsidP="00455EE9">
      <w:pPr>
        <w:pStyle w:val="Heading2"/>
      </w:pPr>
      <w:bookmarkStart w:id="6" w:name="_Toc443986258"/>
      <w:r>
        <w:t xml:space="preserve">ASCII </w:t>
      </w:r>
      <w:r w:rsidR="005D16D7">
        <w:t>Data</w:t>
      </w:r>
      <w:bookmarkEnd w:id="6"/>
    </w:p>
    <w:p w:rsidR="00455EE9" w:rsidRDefault="00455EE9" w:rsidP="00975A04"/>
    <w:p w:rsidR="00F92A0B" w:rsidRDefault="00F92A0B" w:rsidP="00F92A0B">
      <w:pPr>
        <w:pStyle w:val="Heading3"/>
      </w:pPr>
      <w:bookmarkStart w:id="7" w:name="_Toc443986259"/>
      <w:r>
        <w:t>Format of ASCII Navigation Data</w:t>
      </w:r>
      <w:bookmarkEnd w:id="7"/>
    </w:p>
    <w:p w:rsidR="00F92A0B" w:rsidRPr="00F92A0B" w:rsidRDefault="00F92A0B" w:rsidP="00F92A0B"/>
    <w:p w:rsidR="00455EE9" w:rsidRDefault="00455EE9" w:rsidP="00975A04">
      <w:r>
        <w:t>The format of ASCII navigational data, compliant with this tool, is a form</w:t>
      </w:r>
      <w:r w:rsidR="00C44A6E">
        <w:t xml:space="preserve"> </w:t>
      </w:r>
      <w:r>
        <w:t xml:space="preserve">used </w:t>
      </w:r>
      <w:r w:rsidR="00D96B2C">
        <w:t>regularly</w:t>
      </w:r>
      <w:r>
        <w:t xml:space="preserve"> at the GSC Atlantic and GSC Pacific. The file format follows a </w:t>
      </w:r>
      <w:proofErr w:type="gramStart"/>
      <w:r>
        <w:t>sequence :</w:t>
      </w:r>
      <w:proofErr w:type="gramEnd"/>
    </w:p>
    <w:p w:rsidR="00455EE9" w:rsidRDefault="00455EE9" w:rsidP="00975A04">
      <w:proofErr w:type="spellStart"/>
      <w:r>
        <w:t>Expedition_id</w:t>
      </w:r>
      <w:proofErr w:type="spellEnd"/>
      <w:r>
        <w:t xml:space="preserve">     </w:t>
      </w:r>
      <w:proofErr w:type="spellStart"/>
      <w:r>
        <w:t>number_of_points_in_</w:t>
      </w:r>
      <w:r w:rsidR="00C44A6E">
        <w:t>following_</w:t>
      </w:r>
      <w:r>
        <w:t>segment</w:t>
      </w:r>
      <w:proofErr w:type="spellEnd"/>
    </w:p>
    <w:p w:rsidR="00455EE9" w:rsidRDefault="00455EE9" w:rsidP="00975A04">
      <w:proofErr w:type="spellStart"/>
      <w:r>
        <w:t>Coded_time</w:t>
      </w:r>
      <w:proofErr w:type="spellEnd"/>
      <w:r>
        <w:tab/>
      </w:r>
      <w:proofErr w:type="spellStart"/>
      <w:r>
        <w:t>decimal_latitude</w:t>
      </w:r>
      <w:proofErr w:type="spellEnd"/>
      <w:r>
        <w:t xml:space="preserve"> </w:t>
      </w:r>
      <w:r w:rsidR="00C44A6E">
        <w:t xml:space="preserve">  </w:t>
      </w:r>
      <w:proofErr w:type="spellStart"/>
      <w:r>
        <w:t>decimal_longitude</w:t>
      </w:r>
      <w:proofErr w:type="spellEnd"/>
      <w:r>
        <w:t xml:space="preserve">  </w:t>
      </w:r>
      <w:r w:rsidR="00D96B2C">
        <w:t xml:space="preserve"> </w:t>
      </w:r>
    </w:p>
    <w:p w:rsidR="00455EE9" w:rsidRDefault="00455EE9" w:rsidP="00455EE9">
      <w:proofErr w:type="spellStart"/>
      <w:r>
        <w:t>Coded_time</w:t>
      </w:r>
      <w:proofErr w:type="spellEnd"/>
      <w:r>
        <w:tab/>
      </w:r>
      <w:proofErr w:type="spellStart"/>
      <w:r>
        <w:t>decimal_latitude</w:t>
      </w:r>
      <w:proofErr w:type="spellEnd"/>
      <w:r w:rsidR="00C44A6E">
        <w:t xml:space="preserve">  </w:t>
      </w:r>
      <w:r>
        <w:t xml:space="preserve"> </w:t>
      </w:r>
      <w:proofErr w:type="spellStart"/>
      <w:r>
        <w:t>decimal_longitude</w:t>
      </w:r>
      <w:proofErr w:type="spellEnd"/>
      <w:r>
        <w:t xml:space="preserve">  </w:t>
      </w:r>
      <w:r w:rsidR="00D96B2C">
        <w:t xml:space="preserve"> </w:t>
      </w:r>
    </w:p>
    <w:p w:rsidR="00455EE9" w:rsidRDefault="00D96B2C" w:rsidP="00975A04">
      <w:r>
        <w:t>.</w:t>
      </w:r>
    </w:p>
    <w:p w:rsidR="00455EE9" w:rsidRDefault="00455EE9" w:rsidP="00975A04">
      <w:r>
        <w:t>.</w:t>
      </w:r>
    </w:p>
    <w:p w:rsidR="00455EE9" w:rsidRDefault="00455EE9" w:rsidP="00455EE9">
      <w:proofErr w:type="spellStart"/>
      <w:r>
        <w:t>Coded_time</w:t>
      </w:r>
      <w:proofErr w:type="spellEnd"/>
      <w:r>
        <w:tab/>
      </w:r>
      <w:proofErr w:type="spellStart"/>
      <w:r>
        <w:t>decimal_latitude</w:t>
      </w:r>
      <w:proofErr w:type="spellEnd"/>
      <w:r>
        <w:t xml:space="preserve"> </w:t>
      </w:r>
      <w:r w:rsidR="00C44A6E">
        <w:t xml:space="preserve">  </w:t>
      </w:r>
      <w:proofErr w:type="spellStart"/>
      <w:r>
        <w:t>decimal_longitude</w:t>
      </w:r>
      <w:proofErr w:type="spellEnd"/>
      <w:r>
        <w:t xml:space="preserve">  </w:t>
      </w:r>
      <w:r w:rsidR="00D96B2C">
        <w:t xml:space="preserve"> </w:t>
      </w:r>
    </w:p>
    <w:p w:rsidR="00455EE9" w:rsidRDefault="00455EE9" w:rsidP="00455EE9"/>
    <w:p w:rsidR="00455EE9" w:rsidRDefault="00C44A6E" w:rsidP="00455EE9">
      <w:proofErr w:type="gramStart"/>
      <w:r>
        <w:t xml:space="preserve">Where </w:t>
      </w:r>
      <w:r w:rsidR="00455EE9">
        <w:t xml:space="preserve"> the</w:t>
      </w:r>
      <w:proofErr w:type="gramEnd"/>
      <w:r w:rsidR="00455EE9">
        <w:t xml:space="preserve"> code</w:t>
      </w:r>
      <w:r w:rsidR="00D96B2C">
        <w:t>d</w:t>
      </w:r>
      <w:r w:rsidR="00455EE9">
        <w:t xml:space="preserve"> time follow</w:t>
      </w:r>
      <w:r>
        <w:t xml:space="preserve">s </w:t>
      </w:r>
      <w:r w:rsidR="00455EE9">
        <w:t xml:space="preserve"> the format DDDHHMMSS where DDD is the Julian Da</w:t>
      </w:r>
      <w:r>
        <w:t>y, HH is the hour of the day</w:t>
      </w:r>
      <w:r w:rsidR="00455EE9">
        <w:t xml:space="preserve">, </w:t>
      </w:r>
      <w:r w:rsidR="00D96B2C">
        <w:t xml:space="preserve"> </w:t>
      </w:r>
      <w:r w:rsidR="00455EE9">
        <w:t xml:space="preserve">MM the minute and SS the second of the positional fix.  The header line is optional and </w:t>
      </w:r>
      <w:proofErr w:type="spellStart"/>
      <w:r w:rsidR="00240174">
        <w:t>NavCleaner</w:t>
      </w:r>
      <w:proofErr w:type="spellEnd"/>
      <w:r w:rsidR="00455EE9">
        <w:t xml:space="preserve"> will </w:t>
      </w:r>
      <w:r w:rsidR="00D96B2C">
        <w:t xml:space="preserve">segment any navigational stream into discrete segments.  The sequence of the </w:t>
      </w:r>
      <w:proofErr w:type="spellStart"/>
      <w:r w:rsidR="00D96B2C">
        <w:t>Expedition_id</w:t>
      </w:r>
      <w:proofErr w:type="spellEnd"/>
      <w:r w:rsidR="00D96B2C">
        <w:t xml:space="preserve"> and the following lines can be repeated for any number of segments.  </w:t>
      </w:r>
      <w:proofErr w:type="spellStart"/>
      <w:r w:rsidR="00240174">
        <w:t>NavCleaner</w:t>
      </w:r>
      <w:proofErr w:type="spellEnd"/>
      <w:r w:rsidR="00D96B2C">
        <w:t xml:space="preserve"> will calculate </w:t>
      </w:r>
      <w:r>
        <w:t xml:space="preserve">new segments breaks regardless of the breaks </w:t>
      </w:r>
      <w:proofErr w:type="spellStart"/>
      <w:r>
        <w:t>speficied</w:t>
      </w:r>
      <w:proofErr w:type="spellEnd"/>
      <w:r>
        <w:t xml:space="preserve"> in the source file</w:t>
      </w:r>
    </w:p>
    <w:p w:rsidR="00455EE9" w:rsidRDefault="00455EE9" w:rsidP="00455EE9">
      <w:r>
        <w:t>For example,</w:t>
      </w:r>
    </w:p>
    <w:p w:rsidR="00455EE9" w:rsidRDefault="00455EE9" w:rsidP="00455EE9"/>
    <w:p w:rsidR="00455EE9" w:rsidRDefault="00455EE9" w:rsidP="00455EE9">
      <w:r>
        <w:t>97009PGC   63845</w:t>
      </w:r>
    </w:p>
    <w:p w:rsidR="00455EE9" w:rsidRDefault="00455EE9" w:rsidP="00455EE9">
      <w:proofErr w:type="gramStart"/>
      <w:r>
        <w:t>272202513  48.656485</w:t>
      </w:r>
      <w:proofErr w:type="gramEnd"/>
      <w:r>
        <w:t xml:space="preserve">  -123.489080</w:t>
      </w:r>
    </w:p>
    <w:p w:rsidR="00455EE9" w:rsidRDefault="00455EE9" w:rsidP="00455EE9">
      <w:proofErr w:type="gramStart"/>
      <w:r>
        <w:t>272202518  48.656503</w:t>
      </w:r>
      <w:proofErr w:type="gramEnd"/>
      <w:r>
        <w:t xml:space="preserve">  -123.489432</w:t>
      </w:r>
    </w:p>
    <w:p w:rsidR="00455EE9" w:rsidRDefault="00455EE9" w:rsidP="00455EE9">
      <w:proofErr w:type="gramStart"/>
      <w:r>
        <w:t>272202523  48.656523</w:t>
      </w:r>
      <w:proofErr w:type="gramEnd"/>
      <w:r>
        <w:t xml:space="preserve">  -123.489810</w:t>
      </w:r>
    </w:p>
    <w:p w:rsidR="00455EE9" w:rsidRDefault="00455EE9" w:rsidP="00455EE9">
      <w:proofErr w:type="gramStart"/>
      <w:r>
        <w:t>272202528  48.656550</w:t>
      </w:r>
      <w:proofErr w:type="gramEnd"/>
      <w:r>
        <w:t xml:space="preserve">  -123.490218</w:t>
      </w:r>
    </w:p>
    <w:p w:rsidR="00455EE9" w:rsidRDefault="00455EE9" w:rsidP="00455EE9">
      <w:proofErr w:type="gramStart"/>
      <w:r>
        <w:t>272202533  48.656573</w:t>
      </w:r>
      <w:proofErr w:type="gramEnd"/>
      <w:r>
        <w:t xml:space="preserve">  -123.490618</w:t>
      </w:r>
    </w:p>
    <w:p w:rsidR="00455EE9" w:rsidRDefault="00455EE9" w:rsidP="00455EE9">
      <w:proofErr w:type="gramStart"/>
      <w:r>
        <w:t>272202538  48.656600</w:t>
      </w:r>
      <w:proofErr w:type="gramEnd"/>
      <w:r>
        <w:t xml:space="preserve">  -123.490995</w:t>
      </w:r>
    </w:p>
    <w:p w:rsidR="00455EE9" w:rsidRDefault="00455EE9" w:rsidP="00975A04">
      <w:proofErr w:type="gramStart"/>
      <w:r>
        <w:lastRenderedPageBreak/>
        <w:t>27</w:t>
      </w:r>
      <w:r w:rsidR="00D96B2C">
        <w:t>2202543  48.656610</w:t>
      </w:r>
      <w:proofErr w:type="gramEnd"/>
      <w:r w:rsidR="00D96B2C">
        <w:t xml:space="preserve">  -123.491397</w:t>
      </w:r>
    </w:p>
    <w:p w:rsidR="00F92A0B" w:rsidRDefault="00F92A0B" w:rsidP="00975A04"/>
    <w:p w:rsidR="00F92A0B" w:rsidRDefault="006863D1" w:rsidP="00F92A0B">
      <w:pPr>
        <w:pStyle w:val="Heading3"/>
      </w:pPr>
      <w:bookmarkStart w:id="8" w:name="_Toc443986260"/>
      <w:proofErr w:type="gramStart"/>
      <w:r>
        <w:t>Loading  ASCII</w:t>
      </w:r>
      <w:proofErr w:type="gramEnd"/>
      <w:r>
        <w:t xml:space="preserve"> Data</w:t>
      </w:r>
      <w:bookmarkEnd w:id="8"/>
    </w:p>
    <w:p w:rsidR="00F92A0B" w:rsidRPr="00F92A0B" w:rsidRDefault="00F92A0B" w:rsidP="00F92A0B"/>
    <w:p w:rsidR="00455EE9" w:rsidRDefault="008015B2" w:rsidP="00975A04">
      <w:r>
        <w:rPr>
          <w:noProof/>
          <w:lang w:eastAsia="en-CA"/>
        </w:rPr>
        <w:drawing>
          <wp:inline distT="0" distB="0" distL="0" distR="0" wp14:anchorId="35406CE3" wp14:editId="64ABA543">
            <wp:extent cx="2152650" cy="24098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152650" cy="2409825"/>
                    </a:xfrm>
                    <a:prstGeom prst="rect">
                      <a:avLst/>
                    </a:prstGeom>
                  </pic:spPr>
                </pic:pic>
              </a:graphicData>
            </a:graphic>
          </wp:inline>
        </w:drawing>
      </w:r>
    </w:p>
    <w:p w:rsidR="00D96B2C" w:rsidRDefault="00D96B2C" w:rsidP="00975A04">
      <w:r>
        <w:t>Fig.2 A</w:t>
      </w:r>
      <w:r w:rsidR="005D16D7">
        <w:t>SCII</w:t>
      </w:r>
      <w:r>
        <w:t xml:space="preserve"> Navigation Data </w:t>
      </w:r>
      <w:r w:rsidR="00F92A0B">
        <w:t>I/O panel</w:t>
      </w:r>
    </w:p>
    <w:p w:rsidR="00F92A0B" w:rsidRDefault="00F92A0B" w:rsidP="00975A04"/>
    <w:p w:rsidR="00BC42B4" w:rsidRDefault="00F92A0B" w:rsidP="00BC42B4">
      <w:r>
        <w:t xml:space="preserve">Before loading ASCII data into the application, first specify the year of the expedition in </w:t>
      </w:r>
      <w:r w:rsidR="00C44A6E">
        <w:t>the numeric up/down entry box (</w:t>
      </w:r>
      <w:r>
        <w:t xml:space="preserve">set to 1900 by default) since this information is not included in the input ASCII navigation file.  </w:t>
      </w:r>
      <w:r w:rsidR="00BC42B4">
        <w:t>Also enter the Expedition id in the text box located immediately underneath the “Read” button.</w:t>
      </w:r>
    </w:p>
    <w:p w:rsidR="00F92A0B" w:rsidRDefault="008015B2" w:rsidP="00975A04">
      <w:r>
        <w:rPr>
          <w:noProof/>
          <w:lang w:eastAsia="en-CA"/>
        </w:rPr>
        <w:drawing>
          <wp:inline distT="0" distB="0" distL="0" distR="0" wp14:anchorId="0B27746F" wp14:editId="40A1D886">
            <wp:extent cx="2105025" cy="23907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105025" cy="2390775"/>
                    </a:xfrm>
                    <a:prstGeom prst="rect">
                      <a:avLst/>
                    </a:prstGeom>
                  </pic:spPr>
                </pic:pic>
              </a:graphicData>
            </a:graphic>
          </wp:inline>
        </w:drawing>
      </w:r>
    </w:p>
    <w:p w:rsidR="00BC42B4" w:rsidRDefault="00BC42B4" w:rsidP="00975A04">
      <w:r>
        <w:t>Fig. 3 Entries in the ASCII Navigation panel</w:t>
      </w:r>
    </w:p>
    <w:p w:rsidR="00BC42B4" w:rsidRDefault="00BC42B4" w:rsidP="00BC42B4"/>
    <w:p w:rsidR="00BC42B4" w:rsidRDefault="00BC42B4" w:rsidP="00BC42B4">
      <w:r>
        <w:t xml:space="preserve">Next press </w:t>
      </w:r>
      <w:proofErr w:type="spellStart"/>
      <w:r w:rsidR="00C44A6E">
        <w:t>the”</w:t>
      </w:r>
      <w:r>
        <w:t>Read</w:t>
      </w:r>
      <w:proofErr w:type="spellEnd"/>
      <w:r>
        <w:t>” button and choose the ASCII file to be considered. The positional data will be read and the navigation</w:t>
      </w:r>
      <w:r w:rsidR="008015B2">
        <w:t xml:space="preserve"> data are </w:t>
      </w:r>
      <w:r>
        <w:t xml:space="preserve">scanned and breaks in the time sequence in the navigation stream are identified. </w:t>
      </w:r>
      <w:r w:rsidR="008015B2">
        <w:t xml:space="preserve"> Use the “Re-Split” button to ignore any pre-existing line split in the input file, to regenerate completely new line separations. </w:t>
      </w:r>
      <w:r>
        <w:t>The navigational data is then displayed in the graphic plotting boxes in the upper half of the application window (Fig. 4).</w:t>
      </w:r>
    </w:p>
    <w:p w:rsidR="00BC42B4" w:rsidRDefault="008015B2" w:rsidP="00BC42B4">
      <w:r>
        <w:rPr>
          <w:noProof/>
          <w:lang w:eastAsia="en-CA"/>
        </w:rPr>
        <w:drawing>
          <wp:inline distT="0" distB="0" distL="0" distR="0" wp14:anchorId="094F2F39" wp14:editId="4F63BEFD">
            <wp:extent cx="5943600" cy="386651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866515"/>
                    </a:xfrm>
                    <a:prstGeom prst="rect">
                      <a:avLst/>
                    </a:prstGeom>
                  </pic:spPr>
                </pic:pic>
              </a:graphicData>
            </a:graphic>
          </wp:inline>
        </w:drawing>
      </w:r>
    </w:p>
    <w:p w:rsidR="00BC42B4" w:rsidRDefault="00BC42B4" w:rsidP="00975A04">
      <w:r>
        <w:t>Fig. 4 ASCII Navigation data read into the system.</w:t>
      </w:r>
    </w:p>
    <w:p w:rsidR="00BC42B4" w:rsidRDefault="00BC42B4" w:rsidP="00975A04">
      <w:r>
        <w:t>The left hand graphic displays all the segments in an x/y plot with the active segment highlighted in blue. The right-hand plot displays one of the attributes (longitude, latitude, x, y, speed in the x direction, speed in the y direction, and absolut</w:t>
      </w:r>
      <w:r w:rsidR="00C44A6E">
        <w:t>e speed) as a function of time</w:t>
      </w:r>
      <w:r>
        <w:t xml:space="preserve"> di</w:t>
      </w:r>
      <w:r w:rsidR="00C44A6E">
        <w:t>splayed in units of Julian Days</w:t>
      </w:r>
      <w:r>
        <w:t>.</w:t>
      </w:r>
      <w:r w:rsidR="006863D1">
        <w:t xml:space="preserve"> The aspect ratio of the left hand plot can be adjusted by dragging the boundary between the two plots with the mouse button 1 depressed.</w:t>
      </w:r>
    </w:p>
    <w:p w:rsidR="006863D1" w:rsidRDefault="00BC42B4" w:rsidP="00975A04">
      <w:pPr>
        <w:rPr>
          <w:i/>
        </w:rPr>
      </w:pPr>
      <w:r w:rsidRPr="00750641">
        <w:rPr>
          <w:i/>
        </w:rPr>
        <w:t>Note</w:t>
      </w:r>
      <w:r w:rsidR="00750641" w:rsidRPr="00750641">
        <w:rPr>
          <w:i/>
        </w:rPr>
        <w:t xml:space="preserve">: </w:t>
      </w:r>
      <w:r w:rsidRPr="00750641">
        <w:rPr>
          <w:i/>
        </w:rPr>
        <w:t xml:space="preserve"> The x and y </w:t>
      </w:r>
      <w:r w:rsidR="00C44A6E">
        <w:rPr>
          <w:i/>
        </w:rPr>
        <w:t xml:space="preserve">“UTM” </w:t>
      </w:r>
      <w:r w:rsidRPr="00750641">
        <w:rPr>
          <w:i/>
        </w:rPr>
        <w:t xml:space="preserve">coordinates are calculated using a </w:t>
      </w:r>
      <w:r w:rsidR="00750641" w:rsidRPr="00750641">
        <w:rPr>
          <w:i/>
        </w:rPr>
        <w:t xml:space="preserve">WGS84 </w:t>
      </w:r>
      <w:r w:rsidRPr="00750641">
        <w:rPr>
          <w:i/>
        </w:rPr>
        <w:t>Transv</w:t>
      </w:r>
      <w:r w:rsidR="00750641" w:rsidRPr="00750641">
        <w:rPr>
          <w:i/>
        </w:rPr>
        <w:t>erse Mercator projection with the central meridian set to the longitude of the 1</w:t>
      </w:r>
      <w:r w:rsidR="00750641" w:rsidRPr="00750641">
        <w:rPr>
          <w:i/>
          <w:vertAlign w:val="superscript"/>
        </w:rPr>
        <w:t>st</w:t>
      </w:r>
      <w:r w:rsidR="00750641" w:rsidRPr="00750641">
        <w:rPr>
          <w:i/>
        </w:rPr>
        <w:t xml:space="preserve"> point</w:t>
      </w:r>
      <w:r w:rsidR="006863D1">
        <w:rPr>
          <w:i/>
        </w:rPr>
        <w:t xml:space="preserve"> in the navigation input series.</w:t>
      </w:r>
    </w:p>
    <w:p w:rsidR="006863D1" w:rsidRDefault="006863D1">
      <w:pPr>
        <w:rPr>
          <w:i/>
        </w:rPr>
      </w:pPr>
      <w:r>
        <w:rPr>
          <w:i/>
        </w:rPr>
        <w:br w:type="page"/>
      </w:r>
    </w:p>
    <w:p w:rsidR="006863D1" w:rsidRPr="00750641" w:rsidRDefault="006863D1" w:rsidP="00975A04">
      <w:pPr>
        <w:rPr>
          <w:i/>
        </w:rPr>
      </w:pPr>
    </w:p>
    <w:p w:rsidR="00750641" w:rsidRDefault="006863D1" w:rsidP="006863D1">
      <w:pPr>
        <w:pStyle w:val="Heading3"/>
      </w:pPr>
      <w:bookmarkStart w:id="9" w:name="_Toc443986261"/>
      <w:r>
        <w:t>Editing ASCII Data</w:t>
      </w:r>
      <w:bookmarkEnd w:id="9"/>
    </w:p>
    <w:p w:rsidR="006863D1" w:rsidRDefault="006863D1" w:rsidP="00975A04"/>
    <w:p w:rsidR="006863D1" w:rsidRDefault="006863D1" w:rsidP="00975A04">
      <w:r>
        <w:t xml:space="preserve">The right hand graph is used to edit points in the input data stream. </w:t>
      </w:r>
      <w:r w:rsidR="00C44A6E">
        <w:t xml:space="preserve"> As</w:t>
      </w:r>
      <w:r>
        <w:t xml:space="preserve"> the navigation data is divided into segments, the current segment can be chosen using the numeric up/down box as shown in Fig 5.</w:t>
      </w:r>
    </w:p>
    <w:p w:rsidR="006863D1" w:rsidRDefault="006863D1" w:rsidP="00975A04">
      <w:r>
        <w:rPr>
          <w:noProof/>
          <w:lang w:eastAsia="en-CA"/>
        </w:rPr>
        <w:drawing>
          <wp:inline distT="0" distB="0" distL="0" distR="0" wp14:anchorId="7BBA2DE7" wp14:editId="307FEEF4">
            <wp:extent cx="2514600" cy="1238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514600" cy="1238250"/>
                    </a:xfrm>
                    <a:prstGeom prst="rect">
                      <a:avLst/>
                    </a:prstGeom>
                  </pic:spPr>
                </pic:pic>
              </a:graphicData>
            </a:graphic>
          </wp:inline>
        </w:drawing>
      </w:r>
    </w:p>
    <w:p w:rsidR="006863D1" w:rsidRDefault="006863D1" w:rsidP="00975A04">
      <w:r>
        <w:t>Fig.5 Segment choice panel</w:t>
      </w:r>
    </w:p>
    <w:p w:rsidR="006863D1" w:rsidRDefault="006863D1" w:rsidP="00975A04">
      <w:r>
        <w:t>Since the segment number counts up from 0, the maximum segment number in Fig. 5 is 7.</w:t>
      </w:r>
    </w:p>
    <w:p w:rsidR="006863D1" w:rsidRDefault="006863D1" w:rsidP="00975A04"/>
    <w:p w:rsidR="006863D1" w:rsidRDefault="006863D1" w:rsidP="00975A04">
      <w:r>
        <w:t xml:space="preserve">Use the radio buttons in the Clean Option panel </w:t>
      </w:r>
      <w:r w:rsidR="00C44A6E">
        <w:t>(Fig</w:t>
      </w:r>
      <w:r>
        <w:t xml:space="preserve">. </w:t>
      </w:r>
      <w:proofErr w:type="gramStart"/>
      <w:r>
        <w:t>6 )</w:t>
      </w:r>
      <w:proofErr w:type="gramEnd"/>
      <w:r>
        <w:t xml:space="preserve"> to choose the attribute to edit. </w:t>
      </w:r>
    </w:p>
    <w:p w:rsidR="006863D1" w:rsidRDefault="006863D1" w:rsidP="00975A04">
      <w:r>
        <w:rPr>
          <w:noProof/>
          <w:lang w:eastAsia="en-CA"/>
        </w:rPr>
        <w:drawing>
          <wp:inline distT="0" distB="0" distL="0" distR="0" wp14:anchorId="36FEE02E" wp14:editId="6AEB20DF">
            <wp:extent cx="2505075" cy="12573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505075" cy="1257300"/>
                    </a:xfrm>
                    <a:prstGeom prst="rect">
                      <a:avLst/>
                    </a:prstGeom>
                  </pic:spPr>
                </pic:pic>
              </a:graphicData>
            </a:graphic>
          </wp:inline>
        </w:drawing>
      </w:r>
    </w:p>
    <w:p w:rsidR="006863D1" w:rsidRDefault="006863D1" w:rsidP="00975A04">
      <w:r>
        <w:t>Fig. 6 Clean Option panel</w:t>
      </w:r>
    </w:p>
    <w:p w:rsidR="006863D1" w:rsidRDefault="006863D1" w:rsidP="00975A04"/>
    <w:p w:rsidR="006863D1" w:rsidRDefault="006863D1" w:rsidP="00975A04">
      <w:r>
        <w:t xml:space="preserve">By default, the </w:t>
      </w:r>
      <w:r w:rsidR="008F204B">
        <w:t>“Speed” option is preselected and, probably, will be the option most usually employed in cleaning</w:t>
      </w:r>
      <w:r w:rsidR="00B3641B">
        <w:t xml:space="preserve"> data</w:t>
      </w:r>
      <w:r w:rsidR="008F204B">
        <w:t xml:space="preserve">. The speed of the research vehicles is usually constrained to the interval [0, 10 m/s] so estimates outside this range </w:t>
      </w:r>
      <w:r w:rsidR="00B3641B">
        <w:t xml:space="preserve">often </w:t>
      </w:r>
      <w:r w:rsidR="008F204B">
        <w:t xml:space="preserve">arise from erroneous positional estimates. </w:t>
      </w:r>
      <w:r w:rsidR="00B3641B">
        <w:t xml:space="preserve">Some </w:t>
      </w:r>
      <w:r w:rsidR="00C44A6E">
        <w:t>variability in</w:t>
      </w:r>
      <w:r w:rsidR="00B3641B">
        <w:t xml:space="preserve"> the speed estimate is normal. </w:t>
      </w:r>
      <w:r w:rsidR="008F204B">
        <w:t xml:space="preserve">Since the speed is calculated by the change in position between successive fixes, GPS and other sources of positional error or </w:t>
      </w:r>
      <w:r w:rsidR="00C44A6E">
        <w:t xml:space="preserve">true short-term </w:t>
      </w:r>
      <w:r w:rsidR="008F204B">
        <w:t>variation</w:t>
      </w:r>
      <w:r w:rsidR="00C44A6E">
        <w:t xml:space="preserve"> in position</w:t>
      </w:r>
      <w:r w:rsidR="008F204B">
        <w:t xml:space="preserve"> (running to a sea for example) give rise to variations in the speed estimate often in the order of 2-4 m/s. (Fig. 7).</w:t>
      </w:r>
    </w:p>
    <w:p w:rsidR="008F204B" w:rsidRDefault="008F204B" w:rsidP="00975A04">
      <w:r>
        <w:rPr>
          <w:noProof/>
          <w:lang w:eastAsia="en-CA"/>
        </w:rPr>
        <w:lastRenderedPageBreak/>
        <w:drawing>
          <wp:inline distT="0" distB="0" distL="0" distR="0" wp14:anchorId="5958F4E2" wp14:editId="44B77544">
            <wp:extent cx="5943600" cy="34798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479800"/>
                    </a:xfrm>
                    <a:prstGeom prst="rect">
                      <a:avLst/>
                    </a:prstGeom>
                  </pic:spPr>
                </pic:pic>
              </a:graphicData>
            </a:graphic>
          </wp:inline>
        </w:drawing>
      </w:r>
    </w:p>
    <w:p w:rsidR="008F204B" w:rsidRDefault="008F204B" w:rsidP="00975A04">
      <w:r>
        <w:t>Fig. 7 Speed estimates as a function or time in segment</w:t>
      </w:r>
    </w:p>
    <w:p w:rsidR="000247F4" w:rsidRDefault="008015B2" w:rsidP="00975A04">
      <w:r>
        <w:rPr>
          <w:noProof/>
          <w:lang w:eastAsia="en-CA"/>
        </w:rPr>
        <w:drawing>
          <wp:inline distT="0" distB="0" distL="0" distR="0" wp14:anchorId="7C49AC8C" wp14:editId="1EC8F7E3">
            <wp:extent cx="5943600" cy="38665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3600" cy="3866515"/>
                    </a:xfrm>
                    <a:prstGeom prst="rect">
                      <a:avLst/>
                    </a:prstGeom>
                  </pic:spPr>
                </pic:pic>
              </a:graphicData>
            </a:graphic>
          </wp:inline>
        </w:drawing>
      </w:r>
    </w:p>
    <w:p w:rsidR="000247F4" w:rsidRDefault="000247F4" w:rsidP="00975A04">
      <w:proofErr w:type="gramStart"/>
      <w:r>
        <w:t xml:space="preserve">Fig. </w:t>
      </w:r>
      <w:r w:rsidR="00B3641B">
        <w:t>8 Selection</w:t>
      </w:r>
      <w:r>
        <w:t xml:space="preserve"> of a point in the edit box.</w:t>
      </w:r>
      <w:proofErr w:type="gramEnd"/>
    </w:p>
    <w:p w:rsidR="00C44A6E" w:rsidRDefault="00C44A6E" w:rsidP="00C44A6E"/>
    <w:p w:rsidR="000247F4" w:rsidRDefault="00C44A6E" w:rsidP="00975A04">
      <w:r>
        <w:t xml:space="preserve">Use the mouse pointer and click on any points on the segment using the felt mouse button (Fig. 8). </w:t>
      </w:r>
      <w:r w:rsidR="000247F4">
        <w:t xml:space="preserve">The </w:t>
      </w:r>
      <w:r w:rsidR="00EB2ABD">
        <w:t xml:space="preserve">selected </w:t>
      </w:r>
      <w:r w:rsidR="000247F4">
        <w:t xml:space="preserve">point will be </w:t>
      </w:r>
      <w:r w:rsidR="00EB2ABD">
        <w:t>marked</w:t>
      </w:r>
      <w:r w:rsidR="001864AD">
        <w:t xml:space="preserve"> with a red circle in both </w:t>
      </w:r>
      <w:r w:rsidR="000247F4">
        <w:t xml:space="preserve">the edit panel and the </w:t>
      </w:r>
      <w:r w:rsidR="001864AD">
        <w:t>a</w:t>
      </w:r>
      <w:r w:rsidR="00EB2ABD">
        <w:t>djacent</w:t>
      </w:r>
      <w:r w:rsidR="000247F4">
        <w:t xml:space="preserve"> posit</w:t>
      </w:r>
      <w:r w:rsidR="00EB2ABD">
        <w:t>i</w:t>
      </w:r>
      <w:r w:rsidR="000247F4">
        <w:t>o</w:t>
      </w:r>
      <w:r w:rsidR="001864AD">
        <w:t xml:space="preserve">n panel. The values associated with the point are also displayed in the lower left-hand corner status </w:t>
      </w:r>
    </w:p>
    <w:p w:rsidR="00EB2ABD" w:rsidRDefault="00EB2ABD" w:rsidP="00975A04">
      <w:r>
        <w:t xml:space="preserve">Use the mouse pointer to click on a point in the Edit Box panel. This will ensure the focus will be on that graph. </w:t>
      </w:r>
      <w:r w:rsidR="00B3641B">
        <w:t xml:space="preserve"> The action of subsequent keyboard actions is determined by the choice </w:t>
      </w:r>
      <w:r w:rsidR="00C44A6E">
        <w:t>of “</w:t>
      </w:r>
      <w:r w:rsidR="00B3641B">
        <w:t>D</w:t>
      </w:r>
      <w:r>
        <w:t>elete” or “</w:t>
      </w:r>
      <w:r w:rsidR="00B3641B">
        <w:t>U</w:t>
      </w:r>
      <w:r>
        <w:t xml:space="preserve">ndo </w:t>
      </w:r>
      <w:r w:rsidR="00B3641B">
        <w:t>D</w:t>
      </w:r>
      <w:r>
        <w:t xml:space="preserve">elete” mode in the Key Press Action </w:t>
      </w:r>
      <w:r w:rsidR="00C44A6E">
        <w:t xml:space="preserve">panel </w:t>
      </w:r>
      <w:proofErr w:type="gramStart"/>
      <w:r w:rsidR="00C44A6E">
        <w:t>(</w:t>
      </w:r>
      <w:r>
        <w:t xml:space="preserve"> Fig</w:t>
      </w:r>
      <w:proofErr w:type="gramEnd"/>
      <w:r>
        <w:t>. 9 ) :</w:t>
      </w:r>
    </w:p>
    <w:p w:rsidR="00EB2ABD" w:rsidRDefault="00EB2ABD" w:rsidP="00975A04">
      <w:r>
        <w:rPr>
          <w:noProof/>
          <w:lang w:eastAsia="en-CA"/>
        </w:rPr>
        <w:drawing>
          <wp:inline distT="0" distB="0" distL="0" distR="0" wp14:anchorId="5BFB33D7" wp14:editId="4F00B02C">
            <wp:extent cx="1971675" cy="12382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971675" cy="1238250"/>
                    </a:xfrm>
                    <a:prstGeom prst="rect">
                      <a:avLst/>
                    </a:prstGeom>
                  </pic:spPr>
                </pic:pic>
              </a:graphicData>
            </a:graphic>
          </wp:inline>
        </w:drawing>
      </w:r>
    </w:p>
    <w:p w:rsidR="00EB2ABD" w:rsidRDefault="00EB2ABD" w:rsidP="00975A04">
      <w:r>
        <w:t>Fig.9 Key Press Action panel</w:t>
      </w:r>
    </w:p>
    <w:p w:rsidR="00EB2ABD" w:rsidRDefault="00EB2ABD" w:rsidP="00975A04">
      <w:r>
        <w:t xml:space="preserve">This panel determines the keyboard key press action. If “Delete” is chosen, the any key press </w:t>
      </w:r>
      <w:proofErr w:type="gramStart"/>
      <w:r>
        <w:t>( other</w:t>
      </w:r>
      <w:proofErr w:type="gramEnd"/>
      <w:r>
        <w:t xml:space="preserve"> than “x”) will delete the selected point. The space bar is a convenient choice for deleting points.</w:t>
      </w:r>
    </w:p>
    <w:p w:rsidR="00EB2ABD" w:rsidRDefault="00EB2ABD" w:rsidP="00975A04">
      <w:r>
        <w:rPr>
          <w:noProof/>
          <w:lang w:eastAsia="en-CA"/>
        </w:rPr>
        <w:drawing>
          <wp:inline distT="0" distB="0" distL="0" distR="0" wp14:anchorId="6873657E" wp14:editId="2E0986FD">
            <wp:extent cx="5943600" cy="38665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866515"/>
                    </a:xfrm>
                    <a:prstGeom prst="rect">
                      <a:avLst/>
                    </a:prstGeom>
                  </pic:spPr>
                </pic:pic>
              </a:graphicData>
            </a:graphic>
          </wp:inline>
        </w:drawing>
      </w:r>
    </w:p>
    <w:p w:rsidR="00EB2ABD" w:rsidRDefault="00B3641B" w:rsidP="00975A04">
      <w:r>
        <w:t>Fi</w:t>
      </w:r>
      <w:r w:rsidR="00EB2ABD">
        <w:t xml:space="preserve">g. 10 </w:t>
      </w:r>
      <w:proofErr w:type="gramStart"/>
      <w:r w:rsidR="00EB2ABD">
        <w:t>Deleting</w:t>
      </w:r>
      <w:proofErr w:type="gramEnd"/>
      <w:r w:rsidR="00EB2ABD">
        <w:t xml:space="preserve"> a point</w:t>
      </w:r>
    </w:p>
    <w:p w:rsidR="00EB2ABD" w:rsidRDefault="00EB2ABD" w:rsidP="00975A04">
      <w:r>
        <w:lastRenderedPageBreak/>
        <w:t xml:space="preserve">The </w:t>
      </w:r>
      <w:r w:rsidR="00B3641B">
        <w:t xml:space="preserve">selected </w:t>
      </w:r>
      <w:r>
        <w:t>point is deleted and is move</w:t>
      </w:r>
      <w:r w:rsidR="00B3641B">
        <w:t>d</w:t>
      </w:r>
      <w:r>
        <w:t xml:space="preserve"> to a deleted </w:t>
      </w:r>
      <w:proofErr w:type="gramStart"/>
      <w:r>
        <w:t>points</w:t>
      </w:r>
      <w:proofErr w:type="gramEnd"/>
      <w:r>
        <w:t xml:space="preserve"> buffer. It is also displayed as a red “x” in both graphic plots. Zooming in on the deleted point and examining the nature of the point </w:t>
      </w:r>
      <w:r w:rsidR="00B3641B">
        <w:t>using</w:t>
      </w:r>
      <w:r>
        <w:t xml:space="preserve"> other Clean Option attributes allows the </w:t>
      </w:r>
      <w:r w:rsidR="00B3641B">
        <w:t>nature</w:t>
      </w:r>
      <w:r>
        <w:t xml:space="preserve"> of the aberrant value to be determined. In t</w:t>
      </w:r>
      <w:r w:rsidR="00C44A6E">
        <w:t>he example shown in Fig. 11</w:t>
      </w:r>
      <w:proofErr w:type="gramStart"/>
      <w:r>
        <w:t xml:space="preserve">, </w:t>
      </w:r>
      <w:r w:rsidR="00B3641B">
        <w:t xml:space="preserve"> </w:t>
      </w:r>
      <w:r>
        <w:t>a</w:t>
      </w:r>
      <w:proofErr w:type="gramEnd"/>
      <w:r>
        <w:t xml:space="preserve"> sequence of successive values </w:t>
      </w:r>
      <w:r w:rsidR="00B3641B">
        <w:t>was</w:t>
      </w:r>
      <w:r>
        <w:t xml:space="preserve"> deleted as the GPS signal appears to have jumped by </w:t>
      </w:r>
      <w:r w:rsidR="00B3641B">
        <w:t xml:space="preserve">around 8 meters east. </w:t>
      </w:r>
    </w:p>
    <w:p w:rsidR="00EB2ABD" w:rsidRDefault="00EB2ABD" w:rsidP="00975A04">
      <w:r>
        <w:rPr>
          <w:noProof/>
          <w:lang w:eastAsia="en-CA"/>
        </w:rPr>
        <w:drawing>
          <wp:inline distT="0" distB="0" distL="0" distR="0" wp14:anchorId="3E8C672F" wp14:editId="2B5F56A9">
            <wp:extent cx="5943600" cy="38665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3866515"/>
                    </a:xfrm>
                    <a:prstGeom prst="rect">
                      <a:avLst/>
                    </a:prstGeom>
                  </pic:spPr>
                </pic:pic>
              </a:graphicData>
            </a:graphic>
          </wp:inline>
        </w:drawing>
      </w:r>
    </w:p>
    <w:p w:rsidR="00B3641B" w:rsidRDefault="00B3641B" w:rsidP="00975A04">
      <w:r>
        <w:t xml:space="preserve">Fig. 11 </w:t>
      </w:r>
      <w:proofErr w:type="gramStart"/>
      <w:r>
        <w:t>Deleting</w:t>
      </w:r>
      <w:proofErr w:type="gramEnd"/>
      <w:r>
        <w:t xml:space="preserve"> a navigation jump</w:t>
      </w:r>
    </w:p>
    <w:p w:rsidR="00B3641B" w:rsidRDefault="00B3641B" w:rsidP="00975A04"/>
    <w:p w:rsidR="009A0B06" w:rsidRDefault="009A0B06" w:rsidP="00975A04">
      <w:pPr>
        <w:rPr>
          <w:i/>
        </w:rPr>
      </w:pPr>
      <w:proofErr w:type="gramStart"/>
      <w:r>
        <w:rPr>
          <w:i/>
        </w:rPr>
        <w:t>Note :</w:t>
      </w:r>
      <w:proofErr w:type="gramEnd"/>
      <w:r>
        <w:rPr>
          <w:i/>
        </w:rPr>
        <w:t xml:space="preserve"> To zoom-</w:t>
      </w:r>
      <w:r w:rsidR="00B3641B" w:rsidRPr="00B3641B">
        <w:rPr>
          <w:i/>
        </w:rPr>
        <w:t xml:space="preserve">in </w:t>
      </w:r>
      <w:r>
        <w:rPr>
          <w:i/>
        </w:rPr>
        <w:t xml:space="preserve">in </w:t>
      </w:r>
      <w:r w:rsidR="00B3641B" w:rsidRPr="00B3641B">
        <w:rPr>
          <w:i/>
        </w:rPr>
        <w:t xml:space="preserve">either plot, depress the left mouse button  on the upper left hand corner of the area to be viewed and, keeping the </w:t>
      </w:r>
      <w:r w:rsidR="00C44A6E">
        <w:rPr>
          <w:i/>
        </w:rPr>
        <w:t xml:space="preserve">left </w:t>
      </w:r>
      <w:r w:rsidR="00B3641B" w:rsidRPr="00B3641B">
        <w:rPr>
          <w:i/>
        </w:rPr>
        <w:t>mouse button depressed, drag out a bounding rectangle to the lower right hand corner of the desired area. To zoom back to the default limits, press the key “x”.</w:t>
      </w:r>
      <w:r w:rsidR="00B3641B">
        <w:rPr>
          <w:i/>
        </w:rPr>
        <w:t xml:space="preserve"> The plot can be panned, by pressing the right mouse button down and dragging the </w:t>
      </w:r>
      <w:r>
        <w:rPr>
          <w:i/>
        </w:rPr>
        <w:t>point within the plot boundary.</w:t>
      </w:r>
    </w:p>
    <w:p w:rsidR="009A0B06" w:rsidRPr="009A0B06" w:rsidRDefault="009A0B06" w:rsidP="00975A04">
      <w:r>
        <w:t>To restore a deleted point, choose the “Undo Delete”</w:t>
      </w:r>
      <w:r w:rsidR="00075DFD">
        <w:t xml:space="preserve"> option in the Key Press Action</w:t>
      </w:r>
      <w:r>
        <w:t xml:space="preserve"> panel. Move to the desired deleted point (red x) to restore. The selected </w:t>
      </w:r>
      <w:r w:rsidR="00C44A6E">
        <w:t>point should</w:t>
      </w:r>
      <w:r>
        <w:t xml:space="preserve"> be designated with a red circle. Then press any key to restore the fix.</w:t>
      </w:r>
    </w:p>
    <w:p w:rsidR="009A0B06" w:rsidRDefault="009A0B06" w:rsidP="009A0B06">
      <w:pPr>
        <w:pStyle w:val="Heading3"/>
      </w:pPr>
    </w:p>
    <w:p w:rsidR="009A0B06" w:rsidRPr="009A0B06" w:rsidRDefault="009A0B06" w:rsidP="009A0B06">
      <w:pPr>
        <w:pStyle w:val="Heading3"/>
      </w:pPr>
      <w:bookmarkStart w:id="10" w:name="_Toc443986262"/>
      <w:r>
        <w:t>Automated Median Estimation of Aberrant Values</w:t>
      </w:r>
      <w:bookmarkEnd w:id="10"/>
    </w:p>
    <w:p w:rsidR="00B3641B" w:rsidRDefault="00B3641B" w:rsidP="00975A04"/>
    <w:p w:rsidR="009A0B06" w:rsidRDefault="009A0B06" w:rsidP="00975A04">
      <w:r>
        <w:lastRenderedPageBreak/>
        <w:t>The Median Clipping panel can be used to automated data cleaning. This panel only operates when the speed option is chosen (Fig. 12).</w:t>
      </w:r>
    </w:p>
    <w:p w:rsidR="009A0B06" w:rsidRDefault="009A0B06" w:rsidP="00975A04">
      <w:r>
        <w:rPr>
          <w:noProof/>
          <w:lang w:eastAsia="en-CA"/>
        </w:rPr>
        <w:drawing>
          <wp:inline distT="0" distB="0" distL="0" distR="0" wp14:anchorId="6D5295EF" wp14:editId="144EEE5C">
            <wp:extent cx="1981200" cy="12001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981200" cy="1200150"/>
                    </a:xfrm>
                    <a:prstGeom prst="rect">
                      <a:avLst/>
                    </a:prstGeom>
                  </pic:spPr>
                </pic:pic>
              </a:graphicData>
            </a:graphic>
          </wp:inline>
        </w:drawing>
      </w:r>
    </w:p>
    <w:p w:rsidR="009A0B06" w:rsidRDefault="009A0B06" w:rsidP="00975A04">
      <w:r>
        <w:t xml:space="preserve">Fig. 12 – Median Clipping </w:t>
      </w:r>
      <w:r w:rsidR="006B0537">
        <w:t>panel</w:t>
      </w:r>
    </w:p>
    <w:p w:rsidR="006B0537" w:rsidRDefault="006B0537" w:rsidP="00975A04"/>
    <w:p w:rsidR="006B0537" w:rsidRDefault="006B0537" w:rsidP="00975A04">
      <w:r>
        <w:t xml:space="preserve">Two entries determine the action of the median clipping filter: (1) the filter width </w:t>
      </w:r>
      <w:r w:rsidR="00075DFD">
        <w:t>(set</w:t>
      </w:r>
      <w:r>
        <w:t xml:space="preserve"> to 11 points by default) set the number of neighbouring fix estimates used to calculate the median speed of the vessel and (2) the speed threshold </w:t>
      </w:r>
      <w:r w:rsidR="00075DFD">
        <w:t>(set</w:t>
      </w:r>
      <w:r>
        <w:t xml:space="preserve"> to 0.5 m/s by </w:t>
      </w:r>
      <w:r w:rsidR="00075DFD">
        <w:t>default)</w:t>
      </w:r>
      <w:r>
        <w:t xml:space="preserve"> sets the upper and lower bounds of acceptable vessel speeds with respect to the median estimate. </w:t>
      </w:r>
    </w:p>
    <w:p w:rsidR="006B0537" w:rsidRDefault="006B0537" w:rsidP="00975A04">
      <w:r>
        <w:rPr>
          <w:noProof/>
          <w:lang w:eastAsia="en-CA"/>
        </w:rPr>
        <w:drawing>
          <wp:inline distT="0" distB="0" distL="0" distR="0" wp14:anchorId="331AEEB4" wp14:editId="2B443A78">
            <wp:extent cx="5943600" cy="346138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3461385"/>
                    </a:xfrm>
                    <a:prstGeom prst="rect">
                      <a:avLst/>
                    </a:prstGeom>
                  </pic:spPr>
                </pic:pic>
              </a:graphicData>
            </a:graphic>
          </wp:inline>
        </w:drawing>
      </w:r>
    </w:p>
    <w:p w:rsidR="006B0537" w:rsidRDefault="006B0537" w:rsidP="00975A04">
      <w:r>
        <w:t>Fig. 13 Speed threshold set to 1.0</w:t>
      </w:r>
    </w:p>
    <w:p w:rsidR="006B0537" w:rsidRDefault="006B0537" w:rsidP="00975A04">
      <w:r>
        <w:t>Press “Calculate” to estimate the upper and lower and median values (Fig. 13). Then press “Apply” to apply the filter (Fig. 14). “Undo” will reset the entire segment, removing all edited points.</w:t>
      </w:r>
      <w:r w:rsidR="009D488D">
        <w:t xml:space="preserve"> This filter can be very aggressive and remove a lot of points.</w:t>
      </w:r>
    </w:p>
    <w:p w:rsidR="006B0537" w:rsidRDefault="006B0537" w:rsidP="00975A04">
      <w:r>
        <w:rPr>
          <w:noProof/>
          <w:lang w:eastAsia="en-CA"/>
        </w:rPr>
        <w:lastRenderedPageBreak/>
        <w:drawing>
          <wp:inline distT="0" distB="0" distL="0" distR="0" wp14:anchorId="7383E794" wp14:editId="26581EBD">
            <wp:extent cx="5943600" cy="349948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43600" cy="3499485"/>
                    </a:xfrm>
                    <a:prstGeom prst="rect">
                      <a:avLst/>
                    </a:prstGeom>
                  </pic:spPr>
                </pic:pic>
              </a:graphicData>
            </a:graphic>
          </wp:inline>
        </w:drawing>
      </w:r>
    </w:p>
    <w:p w:rsidR="006B0537" w:rsidRDefault="006B0537" w:rsidP="00975A04">
      <w:r>
        <w:t>Fig. 14 Median filter applied to segment</w:t>
      </w:r>
    </w:p>
    <w:p w:rsidR="009D488D" w:rsidRDefault="009D488D" w:rsidP="00975A04"/>
    <w:p w:rsidR="009D488D" w:rsidRDefault="009D488D" w:rsidP="009D488D">
      <w:pPr>
        <w:pStyle w:val="Heading2"/>
      </w:pPr>
    </w:p>
    <w:p w:rsidR="009D488D" w:rsidRDefault="009D488D" w:rsidP="002E2404">
      <w:pPr>
        <w:pStyle w:val="Heading3"/>
      </w:pPr>
      <w:bookmarkStart w:id="11" w:name="_Toc443986263"/>
      <w:r>
        <w:t>Save Cleaned ASCII Data</w:t>
      </w:r>
      <w:bookmarkEnd w:id="11"/>
    </w:p>
    <w:p w:rsidR="002E2404" w:rsidRDefault="002E2404" w:rsidP="002E2404"/>
    <w:p w:rsidR="002E2404" w:rsidRDefault="002E2404" w:rsidP="002E2404">
      <w:r>
        <w:t>The cleaned navigation file is written to a user chosen folder with the name &lt;Expedition ID&gt;_</w:t>
      </w:r>
      <w:proofErr w:type="spellStart"/>
      <w:r>
        <w:t>cln.nav</w:t>
      </w:r>
      <w:proofErr w:type="spellEnd"/>
      <w:r>
        <w:t xml:space="preserve">, in this example, </w:t>
      </w:r>
      <w:r w:rsidRPr="002E2404">
        <w:t>97009PGC_cln.nav</w:t>
      </w:r>
      <w:r>
        <w:t>. Once the program is closed or a new data set is load, all edits an</w:t>
      </w:r>
      <w:r w:rsidR="00075DFD">
        <w:t>d</w:t>
      </w:r>
      <w:r w:rsidR="00DA4051">
        <w:t xml:space="preserve"> deleted points are discarded a</w:t>
      </w:r>
      <w:r w:rsidR="00075DFD">
        <w:t>nd cannot be restored.</w:t>
      </w:r>
    </w:p>
    <w:p w:rsidR="002E2404" w:rsidRDefault="002E2404" w:rsidP="002E2404"/>
    <w:p w:rsidR="002E2404" w:rsidRDefault="002E2404" w:rsidP="002E2404">
      <w:pPr>
        <w:pStyle w:val="Heading3"/>
      </w:pPr>
      <w:bookmarkStart w:id="12" w:name="_Toc443986264"/>
      <w:r>
        <w:t>Loading Expedition Database Navigation</w:t>
      </w:r>
      <w:bookmarkEnd w:id="12"/>
    </w:p>
    <w:p w:rsidR="002E2404" w:rsidRDefault="002E2404" w:rsidP="002E2404"/>
    <w:p w:rsidR="002E2404" w:rsidRDefault="00F5445B" w:rsidP="002E2404">
      <w:r>
        <w:t>For those within the NRCan / RNCan network, navigation stored in the Exped</w:t>
      </w:r>
      <w:r w:rsidR="00075DFD">
        <w:t>i</w:t>
      </w:r>
      <w:r>
        <w:t>tion Database (ED) can be accessed using the “Read ED” buttons in the ASCII Navigation panel (Fig. 2). The middle combination box can be used to choose the desired expedition from a list loaded at program start</w:t>
      </w:r>
      <w:r w:rsidR="00DA4051">
        <w:t>-</w:t>
      </w:r>
      <w:r>
        <w:t xml:space="preserve">up from ED. If the list of expeditions is not there, then the linkage to the database was unsuccessful. </w:t>
      </w:r>
    </w:p>
    <w:p w:rsidR="00F5445B" w:rsidRDefault="00F5445B" w:rsidP="002E2404">
      <w:r>
        <w:t>This option may be u</w:t>
      </w:r>
      <w:r w:rsidR="00075DFD">
        <w:t xml:space="preserve">sed to load and examine navigational data that has been loaded into </w:t>
      </w:r>
      <w:r>
        <w:t xml:space="preserve">ED. An ASCII </w:t>
      </w:r>
      <w:r w:rsidR="00075DFD">
        <w:t>f</w:t>
      </w:r>
      <w:r>
        <w:t>ile containing these data can be generated using the “Write” button in the ASCII Navigation panel.</w:t>
      </w:r>
    </w:p>
    <w:p w:rsidR="00F5445B" w:rsidRDefault="00075DFD" w:rsidP="00F5445B">
      <w:pPr>
        <w:pStyle w:val="Heading3"/>
      </w:pPr>
      <w:bookmarkStart w:id="13" w:name="_Toc443986265"/>
      <w:r>
        <w:lastRenderedPageBreak/>
        <w:t>Merge Navigation into SEG</w:t>
      </w:r>
      <w:r w:rsidR="00F5445B">
        <w:t>Y</w:t>
      </w:r>
      <w:bookmarkEnd w:id="13"/>
    </w:p>
    <w:p w:rsidR="00F5445B" w:rsidRDefault="00F5445B" w:rsidP="00F5445B"/>
    <w:p w:rsidR="00F5445B" w:rsidRDefault="00F5445B" w:rsidP="00F5445B">
      <w:r>
        <w:t xml:space="preserve">The lower button is Fig. </w:t>
      </w:r>
      <w:proofErr w:type="gramStart"/>
      <w:r>
        <w:t>2,</w:t>
      </w:r>
      <w:proofErr w:type="gramEnd"/>
      <w:r>
        <w:t xml:space="preserve"> labeled “Merge </w:t>
      </w:r>
      <w:proofErr w:type="spellStart"/>
      <w:r>
        <w:t>Nav</w:t>
      </w:r>
      <w:proofErr w:type="spellEnd"/>
      <w:r>
        <w:t xml:space="preserve"> into SEGY” can be used to merge the active cleaned navigation data set, whether it was loaded from an ASCII source or downloaded from ED, into a SEG</w:t>
      </w:r>
      <w:r w:rsidR="00145DA1">
        <w:t>-</w:t>
      </w:r>
      <w:r>
        <w:t>Y file. This option assumes that the each trace in</w:t>
      </w:r>
      <w:r w:rsidR="00DA4051">
        <w:t xml:space="preserve"> the SEGY </w:t>
      </w:r>
      <w:r>
        <w:t>file is t</w:t>
      </w:r>
      <w:r w:rsidR="00145DA1">
        <w:t>ime-tagged and, thereby, lin</w:t>
      </w:r>
      <w:r>
        <w:t>kable to the navigation source.</w:t>
      </w:r>
    </w:p>
    <w:p w:rsidR="00F52922" w:rsidRDefault="00F52922" w:rsidP="00F52922">
      <w:pPr>
        <w:pStyle w:val="Heading2"/>
      </w:pPr>
    </w:p>
    <w:p w:rsidR="00F93F99" w:rsidRDefault="00F93F99">
      <w:r>
        <w:br w:type="page"/>
      </w:r>
    </w:p>
    <w:p w:rsidR="00F5445B" w:rsidRDefault="00F5445B" w:rsidP="00F52922"/>
    <w:p w:rsidR="00F52922" w:rsidRDefault="00F52922"/>
    <w:p w:rsidR="00F5445B" w:rsidRDefault="00F5445B" w:rsidP="00F5445B">
      <w:pPr>
        <w:pStyle w:val="Heading2"/>
      </w:pPr>
      <w:bookmarkStart w:id="14" w:name="_Toc443986266"/>
      <w:r>
        <w:t>SEGY Data</w:t>
      </w:r>
      <w:bookmarkEnd w:id="14"/>
    </w:p>
    <w:p w:rsidR="00EE3413" w:rsidRDefault="00EE3413" w:rsidP="00EE3413"/>
    <w:p w:rsidR="000C7331" w:rsidRDefault="004412F6" w:rsidP="000C7331">
      <w:pPr>
        <w:pStyle w:val="Heading3"/>
      </w:pPr>
      <w:bookmarkStart w:id="15" w:name="_Toc443986267"/>
      <w:r>
        <w:t xml:space="preserve">Effect of GPS Noise </w:t>
      </w:r>
      <w:r w:rsidR="000C7331">
        <w:t>on Cumulative Distance Estimation</w:t>
      </w:r>
      <w:bookmarkEnd w:id="15"/>
    </w:p>
    <w:p w:rsidR="000C7331" w:rsidRPr="000C7331" w:rsidRDefault="000C7331" w:rsidP="000C7331"/>
    <w:p w:rsidR="00EE3413" w:rsidRDefault="00075DFD" w:rsidP="00EE3413">
      <w:r>
        <w:t>SEG</w:t>
      </w:r>
      <w:r w:rsidR="00EE3413">
        <w:t xml:space="preserve">Y formatted data is commonly used to store single channel and multichannel seismic data. At the Geological Survey of Canada, seismic, sounder and </w:t>
      </w:r>
      <w:proofErr w:type="spellStart"/>
      <w:r w:rsidR="00EE3413">
        <w:t>sidescan</w:t>
      </w:r>
      <w:proofErr w:type="spellEnd"/>
      <w:r w:rsidR="00EE3413">
        <w:t xml:space="preserve"> data has been recorded in this format since 1992. </w:t>
      </w:r>
      <w:r w:rsidR="000C7331">
        <w:t>These</w:t>
      </w:r>
      <w:r w:rsidR="00EE3413">
        <w:t xml:space="preserve"> data set</w:t>
      </w:r>
      <w:r w:rsidR="000C7331">
        <w:t xml:space="preserve">s </w:t>
      </w:r>
      <w:r w:rsidR="00EE3413">
        <w:t>contain navigational data of varying d</w:t>
      </w:r>
      <w:r w:rsidR="00DA4051">
        <w:t>egrees of quality. In the early</w:t>
      </w:r>
      <w:r w:rsidR="00EE3413">
        <w:t xml:space="preserve"> 1990</w:t>
      </w:r>
      <w:r w:rsidR="00DA4051">
        <w:t>’</w:t>
      </w:r>
      <w:r w:rsidR="00EE3413">
        <w:t>s</w:t>
      </w:r>
      <w:r w:rsidR="00DA4051">
        <w:t>,</w:t>
      </w:r>
      <w:r w:rsidR="00EE3413">
        <w:t xml:space="preserve"> GPS positional information was degraded with Selective Availability</w:t>
      </w:r>
      <w:r w:rsidR="000C7331">
        <w:t xml:space="preserve"> (SA</w:t>
      </w:r>
      <w:r w:rsidR="004412F6">
        <w:t>) and</w:t>
      </w:r>
      <w:r w:rsidR="00EE3413">
        <w:t xml:space="preserve">, even when differential GPS </w:t>
      </w:r>
      <w:r w:rsidR="000C7331">
        <w:t xml:space="preserve">corrections were available, the reception </w:t>
      </w:r>
      <w:r w:rsidR="00EE3413">
        <w:t xml:space="preserve">of </w:t>
      </w:r>
      <w:r w:rsidR="000C7331">
        <w:t>these corrections was</w:t>
      </w:r>
      <w:r w:rsidR="00EE3413">
        <w:t xml:space="preserve"> often irregular and contributed to a non-Gaussian noise component to the signal which cannot be </w:t>
      </w:r>
      <w:r w:rsidR="003D1A90">
        <w:t>estimated</w:t>
      </w:r>
      <w:r w:rsidR="00EE3413">
        <w:t xml:space="preserve"> through simple averaging.</w:t>
      </w:r>
    </w:p>
    <w:p w:rsidR="000C7331" w:rsidRDefault="003611BA" w:rsidP="00EE3413">
      <w:r>
        <w:t xml:space="preserve">Even after </w:t>
      </w:r>
      <w:r w:rsidR="00EE3413">
        <w:t>SA was discontinued</w:t>
      </w:r>
      <w:r w:rsidR="000C7331">
        <w:t xml:space="preserve"> in May 2000, the accuracy </w:t>
      </w:r>
      <w:r w:rsidR="003D1A90">
        <w:t xml:space="preserve">limitations </w:t>
      </w:r>
      <w:r w:rsidR="000C7331">
        <w:t xml:space="preserve">of GPS positions </w:t>
      </w:r>
      <w:r w:rsidR="004412F6">
        <w:t>are</w:t>
      </w:r>
      <w:r w:rsidR="000C7331">
        <w:t xml:space="preserve"> not insignificant. At typical </w:t>
      </w:r>
      <w:r w:rsidR="004412F6">
        <w:t xml:space="preserve">vessel </w:t>
      </w:r>
      <w:r w:rsidR="000C7331">
        <w:t xml:space="preserve">survey speeds of 2.5 m/s, GPS positional inaccuracy is of the same order of the distance traversed by the survey vessel during each second. In shallower  waters, shot repetition rates for high resolution sounders can be as frequent as 2 shots/second so clearly the relative positions of these shots is strongly biased by GPS and other sources of positional error. </w:t>
      </w:r>
      <w:r w:rsidR="004412F6">
        <w:t xml:space="preserve"> Consequently</w:t>
      </w:r>
      <w:r w:rsidR="00F93F99">
        <w:t xml:space="preserve">, </w:t>
      </w:r>
      <w:r w:rsidR="000C7331">
        <w:t xml:space="preserve">estimates of the cumulative distance along the survey track </w:t>
      </w:r>
      <w:r>
        <w:t xml:space="preserve">calculated </w:t>
      </w:r>
      <w:r w:rsidR="000C7331">
        <w:t xml:space="preserve">using the differences between </w:t>
      </w:r>
      <w:r>
        <w:t>successive</w:t>
      </w:r>
      <w:r w:rsidR="000C7331">
        <w:t xml:space="preserve"> shot </w:t>
      </w:r>
      <w:r w:rsidR="004412F6">
        <w:t>positions can</w:t>
      </w:r>
      <w:r>
        <w:t xml:space="preserve"> overestimate the true value by up to a factor of two.</w:t>
      </w:r>
    </w:p>
    <w:p w:rsidR="003611BA" w:rsidRDefault="003611BA" w:rsidP="00EE3413">
      <w:r>
        <w:t xml:space="preserve">This program offers a two-fold solution to the </w:t>
      </w:r>
      <w:proofErr w:type="gramStart"/>
      <w:r>
        <w:t>effect :</w:t>
      </w:r>
      <w:proofErr w:type="gramEnd"/>
      <w:r>
        <w:t xml:space="preserve"> </w:t>
      </w:r>
      <w:r w:rsidR="00DA4051">
        <w:t xml:space="preserve"> </w:t>
      </w:r>
      <w:r>
        <w:t xml:space="preserve">(1) a procedure to edit out obvious </w:t>
      </w:r>
      <w:r w:rsidR="00075DFD">
        <w:t>outliers</w:t>
      </w:r>
      <w:r>
        <w:t xml:space="preserve"> from the embedded navigation stream and (2) a procedure to project the SEGY data onto generalized straight line segments where </w:t>
      </w:r>
      <w:r w:rsidR="00075DFD">
        <w:t xml:space="preserve">shot to </w:t>
      </w:r>
      <w:r>
        <w:t>shot spacing can fixed to with centimeter accuracy.</w:t>
      </w:r>
    </w:p>
    <w:p w:rsidR="000C7331" w:rsidRDefault="000C7331" w:rsidP="00EE3413"/>
    <w:p w:rsidR="00EE3413" w:rsidRDefault="00EE3413" w:rsidP="00EE3413"/>
    <w:p w:rsidR="00E4333C" w:rsidRDefault="00E4333C" w:rsidP="00E4333C">
      <w:pPr>
        <w:pStyle w:val="Heading3"/>
      </w:pPr>
      <w:bookmarkStart w:id="16" w:name="_Toc443986268"/>
      <w:r>
        <w:t>Read SEGY</w:t>
      </w:r>
      <w:bookmarkEnd w:id="16"/>
    </w:p>
    <w:p w:rsidR="00E4333C" w:rsidRPr="00E4333C" w:rsidRDefault="00E4333C" w:rsidP="00E4333C"/>
    <w:p w:rsidR="00E4333C" w:rsidRDefault="00E4333C" w:rsidP="00E4333C">
      <w:r>
        <w:t xml:space="preserve">SEGY data containing </w:t>
      </w:r>
      <w:r w:rsidR="00EA4BB8">
        <w:t xml:space="preserve">time-referenced </w:t>
      </w:r>
      <w:r>
        <w:t>navigation data is handle</w:t>
      </w:r>
      <w:r w:rsidR="00EA4BB8">
        <w:t>d</w:t>
      </w:r>
      <w:r>
        <w:t xml:space="preserve"> using the SEGY data </w:t>
      </w:r>
      <w:r w:rsidR="00075DFD">
        <w:t>panel (</w:t>
      </w:r>
      <w:r>
        <w:t>Fig. 15). At present, this software does not process SEGY data that is not time referenced.</w:t>
      </w:r>
    </w:p>
    <w:p w:rsidR="00E4333C" w:rsidRDefault="00DA4051" w:rsidP="00E4333C">
      <w:r>
        <w:rPr>
          <w:noProof/>
          <w:lang w:eastAsia="en-CA"/>
        </w:rPr>
        <w:lastRenderedPageBreak/>
        <w:drawing>
          <wp:inline distT="0" distB="0" distL="0" distR="0" wp14:anchorId="7DB491ED" wp14:editId="60C9E138">
            <wp:extent cx="2085975" cy="24669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085975" cy="2466975"/>
                    </a:xfrm>
                    <a:prstGeom prst="rect">
                      <a:avLst/>
                    </a:prstGeom>
                  </pic:spPr>
                </pic:pic>
              </a:graphicData>
            </a:graphic>
          </wp:inline>
        </w:drawing>
      </w:r>
    </w:p>
    <w:p w:rsidR="00E4333C" w:rsidRDefault="00E4333C" w:rsidP="00E4333C">
      <w:r>
        <w:t>Fig. 15 SEGY Data panel</w:t>
      </w:r>
    </w:p>
    <w:p w:rsidR="00E4333C" w:rsidRDefault="00E4333C" w:rsidP="00E4333C"/>
    <w:p w:rsidR="00E4333C" w:rsidRDefault="00E4333C" w:rsidP="00E4333C">
      <w:r>
        <w:t>There are a couple of check boxes to consider before reading in the data.</w:t>
      </w:r>
    </w:p>
    <w:p w:rsidR="00E4333C" w:rsidRDefault="00E4333C" w:rsidP="00E4333C">
      <w:pPr>
        <w:pStyle w:val="ListParagraph"/>
        <w:numPr>
          <w:ilvl w:val="0"/>
          <w:numId w:val="1"/>
        </w:numPr>
      </w:pPr>
      <w:r>
        <w:t xml:space="preserve">Get and set </w:t>
      </w:r>
      <w:proofErr w:type="spellStart"/>
      <w:r>
        <w:t>msec</w:t>
      </w:r>
      <w:proofErr w:type="spellEnd"/>
      <w:r>
        <w:t xml:space="preserve"> – Some SEGY files recorded at the GSC stored the millisecond field in the SGEY trace header using the time basis location (byte locations 166-167). Checking this box transcribes the millisecond value to the t</w:t>
      </w:r>
      <w:r w:rsidR="00075DFD">
        <w:t>r</w:t>
      </w:r>
      <w:r>
        <w:t>ace header Lag Time B position.</w:t>
      </w:r>
    </w:p>
    <w:p w:rsidR="00D0126E" w:rsidRDefault="00D0126E" w:rsidP="00D0126E">
      <w:pPr>
        <w:pStyle w:val="ListParagraph"/>
      </w:pPr>
    </w:p>
    <w:p w:rsidR="00E4333C" w:rsidRDefault="00D0126E" w:rsidP="00E4333C">
      <w:pPr>
        <w:pStyle w:val="ListParagraph"/>
        <w:numPr>
          <w:ilvl w:val="0"/>
          <w:numId w:val="1"/>
        </w:numPr>
      </w:pPr>
      <w:r>
        <w:t xml:space="preserve">Use </w:t>
      </w:r>
      <w:proofErr w:type="spellStart"/>
      <w:r>
        <w:t>gx</w:t>
      </w:r>
      <w:proofErr w:type="spellEnd"/>
      <w:r>
        <w:t xml:space="preserve"> and </w:t>
      </w:r>
      <w:proofErr w:type="spellStart"/>
      <w:r>
        <w:t>gy</w:t>
      </w:r>
      <w:proofErr w:type="spellEnd"/>
      <w:r>
        <w:t xml:space="preserve"> position - </w:t>
      </w:r>
      <w:r w:rsidR="00E4333C">
        <w:t xml:space="preserve">GSC </w:t>
      </w:r>
      <w:r>
        <w:t>digitizers</w:t>
      </w:r>
      <w:r w:rsidR="00E4333C">
        <w:t xml:space="preserve"> often recorded UTM position</w:t>
      </w:r>
      <w:r w:rsidR="00075DFD">
        <w:t>s</w:t>
      </w:r>
      <w:r w:rsidR="00E4333C">
        <w:t xml:space="preserve"> in the trace header source x and source y locations and put the</w:t>
      </w:r>
      <w:r>
        <w:t xml:space="preserve"> corresponding latitude and longitude values in the group x (</w:t>
      </w:r>
      <w:proofErr w:type="spellStart"/>
      <w:r>
        <w:t>gx</w:t>
      </w:r>
      <w:proofErr w:type="spellEnd"/>
      <w:r>
        <w:t>) and group y (</w:t>
      </w:r>
      <w:proofErr w:type="spellStart"/>
      <w:r>
        <w:t>gy</w:t>
      </w:r>
      <w:proofErr w:type="spellEnd"/>
      <w:r>
        <w:t xml:space="preserve">) positions. Since the UTM zone is not recorded in these files, the </w:t>
      </w:r>
      <w:proofErr w:type="spellStart"/>
      <w:r>
        <w:t>gx</w:t>
      </w:r>
      <w:proofErr w:type="spellEnd"/>
      <w:r>
        <w:t xml:space="preserve"> and </w:t>
      </w:r>
      <w:proofErr w:type="spellStart"/>
      <w:r>
        <w:t>gy</w:t>
      </w:r>
      <w:proofErr w:type="spellEnd"/>
      <w:r>
        <w:t xml:space="preserve"> values can be used. The coordinates scaling of these</w:t>
      </w:r>
      <w:r w:rsidR="00075DFD">
        <w:t xml:space="preserve"> </w:t>
      </w:r>
      <w:r w:rsidR="00EA4BB8">
        <w:t>latitude</w:t>
      </w:r>
      <w:r w:rsidR="00075DFD">
        <w:t xml:space="preserve"> and longitude  </w:t>
      </w:r>
      <w:r>
        <w:t xml:space="preserve"> values was fixed at 1e6.</w:t>
      </w:r>
    </w:p>
    <w:p w:rsidR="00D0126E" w:rsidRDefault="00D0126E" w:rsidP="00D0126E">
      <w:pPr>
        <w:pStyle w:val="ListParagraph"/>
      </w:pPr>
    </w:p>
    <w:p w:rsidR="00D0126E" w:rsidRDefault="00D0126E" w:rsidP="00E4333C">
      <w:pPr>
        <w:pStyle w:val="ListParagraph"/>
        <w:numPr>
          <w:ilvl w:val="0"/>
          <w:numId w:val="1"/>
        </w:numPr>
      </w:pPr>
      <w:r>
        <w:t xml:space="preserve">Create </w:t>
      </w:r>
      <w:proofErr w:type="spellStart"/>
      <w:r>
        <w:t>msec</w:t>
      </w:r>
      <w:proofErr w:type="spellEnd"/>
      <w:r>
        <w:t xml:space="preserve"> field – Some SEGY files did not record the millisecond field. The program can estimate the missing fields and insert in each trace header at the Lag Time b position.</w:t>
      </w:r>
    </w:p>
    <w:p w:rsidR="00D0126E" w:rsidRDefault="00D0126E" w:rsidP="00D0126E"/>
    <w:p w:rsidR="00E4333C" w:rsidRDefault="00E4333C" w:rsidP="00E4333C"/>
    <w:p w:rsidR="00D0126E" w:rsidRDefault="00E4333C" w:rsidP="00E4333C">
      <w:r>
        <w:t>To read in a SEGY file, press the “SEGY In” button and using the popup widget to select the desired file.</w:t>
      </w:r>
      <w:r w:rsidR="00D0126E">
        <w:t xml:space="preserve"> The program will apply the check box options and seg</w:t>
      </w:r>
      <w:r w:rsidR="00DA4051">
        <w:t>ment the navigation from the SEG</w:t>
      </w:r>
      <w:r w:rsidR="00D0126E">
        <w:t>Y file into contiguous segments as with the ASCII navigation (Fig. 16).</w:t>
      </w:r>
      <w:r w:rsidR="00D0126E">
        <w:br/>
      </w:r>
    </w:p>
    <w:p w:rsidR="00D0126E" w:rsidRDefault="00444CAE" w:rsidP="00E4333C">
      <w:r>
        <w:rPr>
          <w:noProof/>
          <w:lang w:eastAsia="en-CA"/>
        </w:rPr>
        <w:lastRenderedPageBreak/>
        <w:drawing>
          <wp:inline distT="0" distB="0" distL="0" distR="0" wp14:anchorId="238F1C93" wp14:editId="4D86A5FC">
            <wp:extent cx="5943600" cy="3866515"/>
            <wp:effectExtent l="0" t="0" r="0"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3866515"/>
                    </a:xfrm>
                    <a:prstGeom prst="rect">
                      <a:avLst/>
                    </a:prstGeom>
                  </pic:spPr>
                </pic:pic>
              </a:graphicData>
            </a:graphic>
          </wp:inline>
        </w:drawing>
      </w:r>
    </w:p>
    <w:p w:rsidR="00D0126E" w:rsidRDefault="00D0126E" w:rsidP="00E4333C">
      <w:r>
        <w:t xml:space="preserve">Fig. 16 SEGY navigation data </w:t>
      </w:r>
    </w:p>
    <w:p w:rsidR="00D0126E" w:rsidRDefault="00D0126E" w:rsidP="00E4333C"/>
    <w:p w:rsidR="00D0126E" w:rsidRDefault="00D0126E" w:rsidP="00D0126E">
      <w:pPr>
        <w:pStyle w:val="Heading3"/>
      </w:pPr>
      <w:bookmarkStart w:id="17" w:name="_Toc443986269"/>
      <w:r>
        <w:t>Edit SEGY Navigation Data</w:t>
      </w:r>
      <w:bookmarkEnd w:id="17"/>
    </w:p>
    <w:p w:rsidR="00D0126E" w:rsidRPr="00D0126E" w:rsidRDefault="00D0126E" w:rsidP="00D0126E"/>
    <w:p w:rsidR="00D0126E" w:rsidRDefault="00D0126E" w:rsidP="00E4333C">
      <w:r>
        <w:t>Use the same approach as was used with ASCII data stream to edit the nav</w:t>
      </w:r>
      <w:r w:rsidR="00075DFD">
        <w:t>igation (</w:t>
      </w:r>
      <w:r w:rsidR="00FD0935">
        <w:t xml:space="preserve">Fig. </w:t>
      </w:r>
      <w:proofErr w:type="gramStart"/>
      <w:r w:rsidR="00FD0935">
        <w:t>17 )</w:t>
      </w:r>
      <w:proofErr w:type="gramEnd"/>
      <w:r w:rsidR="00FD0935">
        <w:t xml:space="preserve"> .</w:t>
      </w:r>
    </w:p>
    <w:p w:rsidR="00FD0935" w:rsidRDefault="00444CAE" w:rsidP="00E4333C">
      <w:r>
        <w:rPr>
          <w:noProof/>
          <w:lang w:eastAsia="en-CA"/>
        </w:rPr>
        <w:lastRenderedPageBreak/>
        <w:drawing>
          <wp:inline distT="0" distB="0" distL="0" distR="0" wp14:anchorId="270B0EC5" wp14:editId="6253FA3E">
            <wp:extent cx="5943600" cy="3866515"/>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3866515"/>
                    </a:xfrm>
                    <a:prstGeom prst="rect">
                      <a:avLst/>
                    </a:prstGeom>
                  </pic:spPr>
                </pic:pic>
              </a:graphicData>
            </a:graphic>
          </wp:inline>
        </w:drawing>
      </w:r>
    </w:p>
    <w:p w:rsidR="00FD0935" w:rsidRDefault="00FD0935" w:rsidP="00E4333C">
      <w:r>
        <w:t>Fig. 17 Cleaned Navigation in SEGY file</w:t>
      </w:r>
    </w:p>
    <w:p w:rsidR="00D0126E" w:rsidRDefault="00D0126E" w:rsidP="00E4333C"/>
    <w:p w:rsidR="00D0126E" w:rsidRDefault="00D0126E" w:rsidP="00D0126E">
      <w:pPr>
        <w:pStyle w:val="Heading3"/>
      </w:pPr>
      <w:bookmarkStart w:id="18" w:name="_Toc443986270"/>
      <w:r>
        <w:t>Save Cleaned Navigation in SEGY</w:t>
      </w:r>
      <w:bookmarkEnd w:id="18"/>
    </w:p>
    <w:p w:rsidR="00FD0935" w:rsidRDefault="00FD0935" w:rsidP="00FD0935"/>
    <w:p w:rsidR="00FD0935" w:rsidRDefault="00FD0935" w:rsidP="00FD0935">
      <w:r>
        <w:t>The cleaned navigation can be saved to a new SEGY file using linearly interpolated estimates for deleted values. Press “SEGY Out” to generate the SEGY file with cleaned estimates. In this example, the millisecond field has been also estimated and injected into the trace headers of the saved file. If the input file name is “</w:t>
      </w:r>
      <w:proofErr w:type="spellStart"/>
      <w:r>
        <w:t>TEST.sgy</w:t>
      </w:r>
      <w:proofErr w:type="spellEnd"/>
      <w:r>
        <w:t>” then the saved file name will be “</w:t>
      </w:r>
      <w:proofErr w:type="spellStart"/>
      <w:r>
        <w:t>TESTcln.sgy</w:t>
      </w:r>
      <w:proofErr w:type="spellEnd"/>
      <w:r>
        <w:t>”.</w:t>
      </w:r>
    </w:p>
    <w:p w:rsidR="00FD0935" w:rsidRDefault="00FD0935" w:rsidP="00FD0935"/>
    <w:p w:rsidR="00FD0935" w:rsidRDefault="00DD5B61" w:rsidP="00FD0935">
      <w:pPr>
        <w:pStyle w:val="Heading3"/>
      </w:pPr>
      <w:bookmarkStart w:id="19" w:name="_Toc443986271"/>
      <w:r>
        <w:t>Save</w:t>
      </w:r>
      <w:r w:rsidR="00FD0935">
        <w:t xml:space="preserve"> Cleaned Navigation from SEGY into ASCII format</w:t>
      </w:r>
      <w:bookmarkEnd w:id="19"/>
    </w:p>
    <w:p w:rsidR="00FD0935" w:rsidRDefault="00FD0935" w:rsidP="00FD0935"/>
    <w:p w:rsidR="00FD0935" w:rsidRDefault="00FD0935" w:rsidP="00FD0935">
      <w:r>
        <w:t>The cleaned navigation can also be saved as ASCII data using the “Write” button on the ASCII Navigation Data panel. Since the ASCII format</w:t>
      </w:r>
      <w:r w:rsidR="00DD5B61">
        <w:t xml:space="preserve"> does not have a millisecond field, the time codes in this file are only ac</w:t>
      </w:r>
      <w:r w:rsidR="00075DFD">
        <w:t>c</w:t>
      </w:r>
      <w:r w:rsidR="00DD5B61">
        <w:t>u</w:t>
      </w:r>
      <w:r w:rsidR="00075DFD">
        <w:t>ra</w:t>
      </w:r>
      <w:r w:rsidR="00DD5B61">
        <w:t xml:space="preserve">te to 1 </w:t>
      </w:r>
      <w:proofErr w:type="gramStart"/>
      <w:r w:rsidR="00DD5B61">
        <w:t>sec</w:t>
      </w:r>
      <w:r w:rsidR="00EA4BB8">
        <w:t xml:space="preserve">ond </w:t>
      </w:r>
      <w:r w:rsidR="00DD5B61">
        <w:t xml:space="preserve"> increments</w:t>
      </w:r>
      <w:proofErr w:type="gramEnd"/>
      <w:r w:rsidR="00DD5B61">
        <w:t>.</w:t>
      </w:r>
    </w:p>
    <w:p w:rsidR="00DD5B61" w:rsidRDefault="00DD5B61" w:rsidP="00FD0935"/>
    <w:p w:rsidR="00DD5B61" w:rsidRPr="00FD0935" w:rsidRDefault="00DD5B61" w:rsidP="00FD0935"/>
    <w:p w:rsidR="00FD0935" w:rsidRDefault="00DD5B61" w:rsidP="00DD5B61">
      <w:pPr>
        <w:pStyle w:val="Heading3"/>
      </w:pPr>
      <w:bookmarkStart w:id="20" w:name="_Toc443986272"/>
      <w:r>
        <w:lastRenderedPageBreak/>
        <w:t>Constant Shot Spacing SEGY Output</w:t>
      </w:r>
      <w:bookmarkEnd w:id="20"/>
    </w:p>
    <w:p w:rsidR="00DD5B61" w:rsidRDefault="00DD5B61" w:rsidP="00DD5B61"/>
    <w:p w:rsidR="00DD5B61" w:rsidRDefault="00DD5B61" w:rsidP="00DD5B61">
      <w:r>
        <w:t>The recorded SEGY navigational track can be simplified using Douglas-</w:t>
      </w:r>
      <w:proofErr w:type="spellStart"/>
      <w:r>
        <w:t>Peucker</w:t>
      </w:r>
      <w:proofErr w:type="spellEnd"/>
      <w:r>
        <w:t xml:space="preserve"> reduction methods </w:t>
      </w:r>
      <w:r>
        <w:fldChar w:fldCharType="begin"/>
      </w:r>
      <w:r>
        <w:instrText>ADDIN RW.CITE{{163 DOUGLAS,DAVIDH. 1973}}</w:instrText>
      </w:r>
      <w:r>
        <w:fldChar w:fldCharType="separate"/>
      </w:r>
      <w:r w:rsidRPr="00DD5B61">
        <w:rPr>
          <w:rFonts w:ascii="Calibri" w:hAnsi="Calibri"/>
        </w:rPr>
        <w:t>(DOUGLAS and PEUCKER, 1973)</w:t>
      </w:r>
      <w:r>
        <w:fldChar w:fldCharType="end"/>
      </w:r>
      <w:r>
        <w:t xml:space="preserve"> to minimize the effects of GPS and other noise </w:t>
      </w:r>
      <w:r w:rsidR="00EE2573">
        <w:t xml:space="preserve">in </w:t>
      </w:r>
      <w:r>
        <w:t>estimat</w:t>
      </w:r>
      <w:r w:rsidR="00EE2573">
        <w:t>ing the</w:t>
      </w:r>
      <w:r>
        <w:t xml:space="preserve"> cumulative distance along track. In this method, a </w:t>
      </w:r>
      <w:r w:rsidR="00075DFD">
        <w:t xml:space="preserve">minimum </w:t>
      </w:r>
      <w:r>
        <w:t>set of straight line segments are used to approximate the track governed through the prescription of a maximum cross-track error threshold.</w:t>
      </w:r>
    </w:p>
    <w:p w:rsidR="008F4F97" w:rsidRDefault="008F4F97" w:rsidP="00DD5B61">
      <w:r>
        <w:rPr>
          <w:noProof/>
          <w:lang w:eastAsia="en-CA"/>
        </w:rPr>
        <w:drawing>
          <wp:inline distT="0" distB="0" distL="0" distR="0" wp14:anchorId="3F5E8B60" wp14:editId="421709EB">
            <wp:extent cx="3705225" cy="41910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705225" cy="4191000"/>
                    </a:xfrm>
                    <a:prstGeom prst="rect">
                      <a:avLst/>
                    </a:prstGeom>
                  </pic:spPr>
                </pic:pic>
              </a:graphicData>
            </a:graphic>
          </wp:inline>
        </w:drawing>
      </w:r>
    </w:p>
    <w:p w:rsidR="008F4F97" w:rsidRDefault="008F4F97" w:rsidP="00DD5B61">
      <w:r>
        <w:t>Fig. 18 Navigation (green) simplified with a cross track threshold of 100 m compare to original navigation (blue).</w:t>
      </w:r>
    </w:p>
    <w:p w:rsidR="008F4F97" w:rsidRDefault="008F4F97" w:rsidP="00DD5B61"/>
    <w:p w:rsidR="008F4F97" w:rsidRDefault="00EA4BB8" w:rsidP="00DD5B61">
      <w:r>
        <w:t xml:space="preserve">At </w:t>
      </w:r>
      <w:r w:rsidR="00D20E93">
        <w:t>la</w:t>
      </w:r>
      <w:r>
        <w:t>rge</w:t>
      </w:r>
      <w:r w:rsidR="00D20E93">
        <w:t>r</w:t>
      </w:r>
      <w:r>
        <w:t xml:space="preserve"> value</w:t>
      </w:r>
      <w:r w:rsidR="00D20E93">
        <w:t>s</w:t>
      </w:r>
      <w:r>
        <w:t xml:space="preserve"> of the cross-track thres</w:t>
      </w:r>
      <w:r w:rsidR="00D20E93">
        <w:t>h</w:t>
      </w:r>
      <w:r>
        <w:t>old</w:t>
      </w:r>
      <w:r w:rsidR="008F4F97">
        <w:t>, a complex track can be simplified to a few straight line segments (Fig. 19)</w:t>
      </w:r>
    </w:p>
    <w:p w:rsidR="008F4F97" w:rsidRDefault="008F4F97" w:rsidP="00DD5B61">
      <w:r>
        <w:rPr>
          <w:noProof/>
          <w:lang w:eastAsia="en-CA"/>
        </w:rPr>
        <w:lastRenderedPageBreak/>
        <w:drawing>
          <wp:inline distT="0" distB="0" distL="0" distR="0" wp14:anchorId="1B81CD41" wp14:editId="289EF640">
            <wp:extent cx="3790950" cy="43910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90950" cy="4391025"/>
                    </a:xfrm>
                    <a:prstGeom prst="rect">
                      <a:avLst/>
                    </a:prstGeom>
                  </pic:spPr>
                </pic:pic>
              </a:graphicData>
            </a:graphic>
          </wp:inline>
        </w:drawing>
      </w:r>
    </w:p>
    <w:p w:rsidR="008F4F97" w:rsidRDefault="008F4F97" w:rsidP="008F4F97">
      <w:r>
        <w:t>Fig. 19 Navigation (green) simplified with a cross track threshold of 750 m compare</w:t>
      </w:r>
      <w:r w:rsidR="00075DFD">
        <w:t>d</w:t>
      </w:r>
      <w:r>
        <w:t xml:space="preserve"> to original navigation (blue).</w:t>
      </w:r>
    </w:p>
    <w:p w:rsidR="008F4F97" w:rsidRDefault="008F4F97" w:rsidP="00DD5B61">
      <w:r>
        <w:t xml:space="preserve">The input SEGY data can be mapped to these simplified tracks using a prescribed constant shot spacing where the shots on the new track are generated by using the closest trace perpendicular to </w:t>
      </w:r>
      <w:r w:rsidR="00EA4BB8">
        <w:t xml:space="preserve">point on the interpolation </w:t>
      </w:r>
      <w:r>
        <w:t>line. The</w:t>
      </w:r>
      <w:r w:rsidR="00D20E93">
        <w:t xml:space="preserve"> re</w:t>
      </w:r>
      <w:r>
        <w:t xml:space="preserve">mapped section </w:t>
      </w:r>
      <w:r w:rsidR="004829A4">
        <w:t xml:space="preserve">will be not biased by shot-to-shot positional inaccuracy and </w:t>
      </w:r>
      <w:r>
        <w:t xml:space="preserve">would </w:t>
      </w:r>
      <w:r w:rsidR="00C52564">
        <w:t>have a more representative measure of true distance along track. The degree to which the cross-track threshold can be increased to reduce line complexity depends</w:t>
      </w:r>
      <w:r w:rsidR="004829A4">
        <w:t>, of course</w:t>
      </w:r>
      <w:bookmarkStart w:id="21" w:name="_GoBack"/>
      <w:bookmarkEnd w:id="21"/>
      <w:r w:rsidR="00FE60A9">
        <w:t>, on</w:t>
      </w:r>
      <w:r w:rsidR="00C52564">
        <w:t xml:space="preserve"> the cross-track variability of the geology of the seabed.</w:t>
      </w:r>
    </w:p>
    <w:p w:rsidR="00C52564" w:rsidRDefault="00C52564" w:rsidP="00DD5B61"/>
    <w:p w:rsidR="00C52564" w:rsidRDefault="00444CAE" w:rsidP="00DD5B61">
      <w:r>
        <w:rPr>
          <w:noProof/>
          <w:lang w:eastAsia="en-CA"/>
        </w:rPr>
        <w:drawing>
          <wp:inline distT="0" distB="0" distL="0" distR="0" wp14:anchorId="7E81A4B4" wp14:editId="4E987B63">
            <wp:extent cx="1809750" cy="9525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1809750" cy="952500"/>
                    </a:xfrm>
                    <a:prstGeom prst="rect">
                      <a:avLst/>
                    </a:prstGeom>
                  </pic:spPr>
                </pic:pic>
              </a:graphicData>
            </a:graphic>
          </wp:inline>
        </w:drawing>
      </w:r>
    </w:p>
    <w:p w:rsidR="00C52564" w:rsidRDefault="00C52564" w:rsidP="00DD5B61">
      <w:r>
        <w:t>Fig. 20 Parameters for simplifying track.</w:t>
      </w:r>
    </w:p>
    <w:p w:rsidR="00C52564" w:rsidRDefault="00C52564" w:rsidP="00DD5B61">
      <w:r>
        <w:lastRenderedPageBreak/>
        <w:t xml:space="preserve">When the source SEGY file is first read, the median shot separation is calculated and inserted into the lower numeric up/down box shown in Fig. 20. The cross-track threshold is set in the upper numeric up/down box shown in Fig. 20. It can be changed and the resultant track displayed using the “Subsample Track” button shown in Fig.20. </w:t>
      </w:r>
    </w:p>
    <w:p w:rsidR="00C52564" w:rsidRDefault="00C52564" w:rsidP="00DD5B61">
      <w:r>
        <w:t>A new track-interpolated SEGY is generated through pressing “</w:t>
      </w:r>
      <w:r w:rsidR="00444CAE">
        <w:t>Rate-Distortion</w:t>
      </w:r>
      <w:r>
        <w:t xml:space="preserve">”.  If the source file name is </w:t>
      </w:r>
      <w:r w:rsidR="00154243">
        <w:t>“</w:t>
      </w:r>
      <w:proofErr w:type="spellStart"/>
      <w:r w:rsidR="00154243">
        <w:t>Test.sgy</w:t>
      </w:r>
      <w:proofErr w:type="spellEnd"/>
      <w:r w:rsidR="00154243">
        <w:t>” then the new SEGY file will, in this example, have the name  “TEST_SC25.sgy” where the suffix “_SC25” designated speed corrected at 25 m shot spacing.</w:t>
      </w:r>
    </w:p>
    <w:p w:rsidR="005556CB" w:rsidRDefault="00444CAE" w:rsidP="00DD5B61">
      <w:r>
        <w:rPr>
          <w:noProof/>
          <w:lang w:eastAsia="en-CA"/>
        </w:rPr>
        <w:drawing>
          <wp:inline distT="0" distB="0" distL="0" distR="0" wp14:anchorId="3AF9AA26" wp14:editId="4235C549">
            <wp:extent cx="5943600" cy="38665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3866515"/>
                    </a:xfrm>
                    <a:prstGeom prst="rect">
                      <a:avLst/>
                    </a:prstGeom>
                  </pic:spPr>
                </pic:pic>
              </a:graphicData>
            </a:graphic>
          </wp:inline>
        </w:drawing>
      </w:r>
    </w:p>
    <w:p w:rsidR="005556CB" w:rsidRDefault="005556CB" w:rsidP="00DD5B61">
      <w:r>
        <w:t xml:space="preserve">Fig. 20 </w:t>
      </w:r>
      <w:r w:rsidR="009A5D44">
        <w:t>Output corrected</w:t>
      </w:r>
      <w:r w:rsidR="00EE2573">
        <w:t xml:space="preserve"> SEGY</w:t>
      </w:r>
      <w:r>
        <w:t xml:space="preserve"> speed as a function of time</w:t>
      </w:r>
    </w:p>
    <w:p w:rsidR="005556CB" w:rsidRDefault="009727CA" w:rsidP="00DD5B61">
      <w:r>
        <w:t>In the new file, speed varies</w:t>
      </w:r>
      <w:r w:rsidR="005556CB">
        <w:t xml:space="preserve"> in each straights line </w:t>
      </w:r>
      <w:r>
        <w:t>segment to</w:t>
      </w:r>
      <w:r w:rsidR="005556CB">
        <w:t xml:space="preserve"> ensure </w:t>
      </w:r>
      <w:proofErr w:type="gramStart"/>
      <w:r w:rsidR="005556CB">
        <w:t>a 25</w:t>
      </w:r>
      <w:proofErr w:type="gramEnd"/>
      <w:r w:rsidR="005556CB">
        <w:t xml:space="preserve"> m</w:t>
      </w:r>
      <w:r w:rsidR="004829A4">
        <w:t>eter</w:t>
      </w:r>
      <w:r w:rsidR="005556CB">
        <w:t xml:space="preserve"> shot spacing. This example was derived from seismic data collected from an ice breaker where progress through the ice was variable.</w:t>
      </w:r>
    </w:p>
    <w:p w:rsidR="00444CAE" w:rsidRDefault="00444CAE" w:rsidP="00DD5B61"/>
    <w:p w:rsidR="00444CAE" w:rsidRDefault="00444CAE" w:rsidP="00DD5B61">
      <w:r>
        <w:t xml:space="preserve">To inform the user about the effects of simplifying the ship track, a secondary window pops up with rate-distortion information for the selected </w:t>
      </w:r>
      <w:proofErr w:type="gramStart"/>
      <w:r>
        <w:t>segment.:</w:t>
      </w:r>
      <w:proofErr w:type="gramEnd"/>
    </w:p>
    <w:p w:rsidR="00444CAE" w:rsidRDefault="00865492" w:rsidP="00DD5B61">
      <w:r>
        <w:rPr>
          <w:noProof/>
          <w:lang w:eastAsia="en-CA"/>
        </w:rPr>
        <w:lastRenderedPageBreak/>
        <w:drawing>
          <wp:inline distT="0" distB="0" distL="0" distR="0" wp14:anchorId="1DFE88FC" wp14:editId="69873843">
            <wp:extent cx="5943600" cy="38144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3814445"/>
                    </a:xfrm>
                    <a:prstGeom prst="rect">
                      <a:avLst/>
                    </a:prstGeom>
                  </pic:spPr>
                </pic:pic>
              </a:graphicData>
            </a:graphic>
          </wp:inline>
        </w:drawing>
      </w:r>
    </w:p>
    <w:p w:rsidR="00865492" w:rsidRDefault="00865492" w:rsidP="00DD5B61">
      <w:r>
        <w:t xml:space="preserve">Fig. 21 Rate Distortion </w:t>
      </w:r>
      <w:r w:rsidR="00FE60A9">
        <w:t>curves</w:t>
      </w:r>
      <w:r>
        <w:t xml:space="preserve"> for track sub</w:t>
      </w:r>
      <w:r w:rsidR="00FE60A9">
        <w:t>-</w:t>
      </w:r>
      <w:r>
        <w:t xml:space="preserve">sampling. The top graph shows the relative overall track shortening induced by the </w:t>
      </w:r>
      <w:r>
        <w:t>Douglas-</w:t>
      </w:r>
      <w:proofErr w:type="spellStart"/>
      <w:r>
        <w:t>Peucker</w:t>
      </w:r>
      <w:proofErr w:type="spellEnd"/>
      <w:r w:rsidR="00251817">
        <w:t xml:space="preserve"> track sub</w:t>
      </w:r>
      <w:r w:rsidR="00FE60A9">
        <w:t>-</w:t>
      </w:r>
      <w:proofErr w:type="gramStart"/>
      <w:r w:rsidR="00251817">
        <w:t xml:space="preserve">sampling </w:t>
      </w:r>
      <w:r>
        <w:t xml:space="preserve"> as</w:t>
      </w:r>
      <w:proofErr w:type="gramEnd"/>
      <w:r>
        <w:t xml:space="preserve"> a function of cross-track tolerance. The lower panel graph plots a cost function (the product of compression ratio times the relative track length ratio). For this example, there is little track distortion below a cross-track tolerance of 20-30 m while the cost function is maximized at cross-track values around 40 m.</w:t>
      </w:r>
    </w:p>
    <w:p w:rsidR="00865492" w:rsidRDefault="00865492" w:rsidP="00DD5B61"/>
    <w:p w:rsidR="00BB191A" w:rsidRDefault="00865492" w:rsidP="00DD5B61">
      <w:r>
        <w:t>For this example, a choice of a cross-track tolerance of 20 to 30 meters does not substantially shorten the total track length while a choice of 700m yields a track length 22% shorter than the recorded values.  Arguments could be made that the survey vessel length could be a “natural</w:t>
      </w:r>
      <w:r w:rsidR="00BB191A">
        <w:t xml:space="preserve">” cross-track threshold or half the vessel length. Through this criterion on could “dial-in” the natural dynamics of the surveys vessel and its ability to move in a near- linear motion over this prescribed distance. For this example, the survey vessel was 128 m </w:t>
      </w:r>
      <w:proofErr w:type="gramStart"/>
      <w:r w:rsidR="00BB191A">
        <w:t>( USCGC</w:t>
      </w:r>
      <w:proofErr w:type="gramEnd"/>
      <w:r w:rsidR="00BB191A">
        <w:t xml:space="preserve"> Healy). </w:t>
      </w:r>
    </w:p>
    <w:p w:rsidR="00BB191A" w:rsidRDefault="00BB191A" w:rsidP="00DD5B61"/>
    <w:p w:rsidR="00865492" w:rsidRDefault="00BB191A" w:rsidP="00DD5B61">
      <w:r>
        <w:t xml:space="preserve">In ice-covered seas, as is the case for this data set, the </w:t>
      </w:r>
      <w:proofErr w:type="spellStart"/>
      <w:r>
        <w:t>ships’s</w:t>
      </w:r>
      <w:proofErr w:type="spellEnd"/>
      <w:r>
        <w:t xml:space="preserve"> motion is highly affected by the process of </w:t>
      </w:r>
      <w:proofErr w:type="gramStart"/>
      <w:r>
        <w:t>breaking</w:t>
      </w:r>
      <w:proofErr w:type="gramEnd"/>
      <w:r>
        <w:t xml:space="preserve"> ice which includes multiple forward and backward </w:t>
      </w:r>
      <w:proofErr w:type="spellStart"/>
      <w:r>
        <w:t>manuveours</w:t>
      </w:r>
      <w:proofErr w:type="spellEnd"/>
      <w:r>
        <w:t xml:space="preserve">. Since the seismic collection is often time based, the resulting record was highly affected by these artefacts, justifying the over-simplification of the ship track by </w:t>
      </w:r>
      <w:r w:rsidR="00251817">
        <w:t>a cross-track tolerance far in excess of the ship’s length.</w:t>
      </w:r>
    </w:p>
    <w:p w:rsidR="00D47450" w:rsidRDefault="00D47450" w:rsidP="00DD5B61"/>
    <w:p w:rsidR="00D47450" w:rsidRDefault="00D47450" w:rsidP="00DD5B61">
      <w:r>
        <w:lastRenderedPageBreak/>
        <w:t>In Fig.2</w:t>
      </w:r>
      <w:r w:rsidR="00251817">
        <w:t>2</w:t>
      </w:r>
      <w:r>
        <w:t>, the original SEGY (top) and the speed corrected SEGY data (bottom</w:t>
      </w:r>
      <w:r w:rsidR="00EE2573">
        <w:t>) are</w:t>
      </w:r>
      <w:r>
        <w:t xml:space="preserve"> compared with the bottom axis showing the cumulative distance along track. The original SEGY shows the effect of v</w:t>
      </w:r>
      <w:r w:rsidR="00075DFD">
        <w:t xml:space="preserve">ariable </w:t>
      </w:r>
      <w:proofErr w:type="gramStart"/>
      <w:r w:rsidR="00075DFD">
        <w:t xml:space="preserve">shot  </w:t>
      </w:r>
      <w:r>
        <w:t>frequency</w:t>
      </w:r>
      <w:proofErr w:type="gramEnd"/>
      <w:r>
        <w:t xml:space="preserve"> and ship speed as the horizontal axis label spacing </w:t>
      </w:r>
      <w:r w:rsidR="00EE2573">
        <w:t>varies</w:t>
      </w:r>
      <w:r>
        <w:t>. In addition, the original section’s maximum cumulative distance exceeds that of the corrected section by circa 30%, attributable in part to positional inaccuracy</w:t>
      </w:r>
      <w:r w:rsidR="00EE2573">
        <w:t xml:space="preserve"> and the reduction of the navigational path complexity.</w:t>
      </w:r>
    </w:p>
    <w:p w:rsidR="00D47450" w:rsidRDefault="00D47450" w:rsidP="00DD5B61">
      <w:r>
        <w:rPr>
          <w:noProof/>
          <w:lang w:eastAsia="en-CA"/>
        </w:rPr>
        <w:drawing>
          <wp:inline distT="0" distB="0" distL="0" distR="0" wp14:anchorId="105C1B15" wp14:editId="17B70A8E">
            <wp:extent cx="5943600" cy="474091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943600" cy="4740910"/>
                    </a:xfrm>
                    <a:prstGeom prst="rect">
                      <a:avLst/>
                    </a:prstGeom>
                  </pic:spPr>
                </pic:pic>
              </a:graphicData>
            </a:graphic>
          </wp:inline>
        </w:drawing>
      </w:r>
    </w:p>
    <w:p w:rsidR="00D47450" w:rsidRDefault="00D47450" w:rsidP="00DD5B61">
      <w:r>
        <w:t>Fig. 2</w:t>
      </w:r>
      <w:r w:rsidR="00F244F9">
        <w:t>2</w:t>
      </w:r>
      <w:r>
        <w:t xml:space="preserve"> Comparison between source SEGY and speed corrected SEGY</w:t>
      </w:r>
      <w:r w:rsidR="00251817">
        <w:t xml:space="preserve"> for a 700 m cross-track tolerance. Note the maximum Distance Along Track in the speed-corrected </w:t>
      </w:r>
      <w:proofErr w:type="gramStart"/>
      <w:r w:rsidR="00251817">
        <w:t>strip  has</w:t>
      </w:r>
      <w:proofErr w:type="gramEnd"/>
      <w:r w:rsidR="00251817">
        <w:t xml:space="preserve"> decreased by some 30% relative to the uncorrected original section. In addition the geometry of the shelf and slope rise has been significantly changed.</w:t>
      </w:r>
    </w:p>
    <w:p w:rsidR="005556CB" w:rsidRDefault="005556CB" w:rsidP="00DD5B61"/>
    <w:p w:rsidR="005556CB" w:rsidRDefault="005556CB" w:rsidP="00DD5B61"/>
    <w:p w:rsidR="008F4F97" w:rsidRDefault="008F4F97" w:rsidP="00DD5B61"/>
    <w:p w:rsidR="00DD5B61" w:rsidRPr="00DD5B61" w:rsidRDefault="00DD5B61" w:rsidP="00DD5B61"/>
    <w:p w:rsidR="00FD0935" w:rsidRPr="00FD0935" w:rsidRDefault="00FD0935" w:rsidP="00FD0935"/>
    <w:p w:rsidR="00D0126E" w:rsidRDefault="00D0126E" w:rsidP="00E4333C"/>
    <w:p w:rsidR="00D0126E" w:rsidRDefault="00D0126E" w:rsidP="00E4333C"/>
    <w:p w:rsidR="00D0126E" w:rsidRDefault="00D0126E" w:rsidP="00E4333C"/>
    <w:p w:rsidR="00D0126E" w:rsidRPr="00E4333C" w:rsidRDefault="00D0126E" w:rsidP="00E4333C"/>
    <w:p w:rsidR="007C7293" w:rsidRPr="007C7293" w:rsidRDefault="007C7293" w:rsidP="007C7293">
      <w:pPr>
        <w:pStyle w:val="NormalWeb"/>
        <w:jc w:val="center"/>
        <w:rPr>
          <w:rFonts w:ascii="Calibri" w:hAnsi="Calibri"/>
          <w:sz w:val="22"/>
        </w:rPr>
      </w:pPr>
      <w:r>
        <w:fldChar w:fldCharType="begin"/>
      </w:r>
      <w:r>
        <w:instrText>ADDIN RW.BIB</w:instrText>
      </w:r>
      <w:r>
        <w:fldChar w:fldCharType="separate"/>
      </w:r>
      <w:r w:rsidRPr="007C7293">
        <w:rPr>
          <w:rFonts w:ascii="Calibri" w:hAnsi="Calibri"/>
          <w:sz w:val="22"/>
        </w:rPr>
        <w:t xml:space="preserve">References </w:t>
      </w:r>
    </w:p>
    <w:p w:rsidR="007C7293" w:rsidRPr="007C7293" w:rsidRDefault="007C7293" w:rsidP="007C7293">
      <w:pPr>
        <w:pStyle w:val="NormalWeb"/>
        <w:rPr>
          <w:rFonts w:ascii="Calibri" w:hAnsi="Calibri"/>
          <w:sz w:val="22"/>
        </w:rPr>
      </w:pPr>
      <w:r w:rsidRPr="007C7293">
        <w:rPr>
          <w:rFonts w:ascii="Calibri" w:hAnsi="Calibri"/>
          <w:sz w:val="22"/>
        </w:rPr>
        <w:t>Anonymous , An O(nlogn) implementation of the Douglas-Peucker algorithm for line simplification: [</w:t>
      </w:r>
      <w:hyperlink r:id="rId33" w:tgtFrame="_blank" w:history="1">
        <w:r w:rsidRPr="007C7293">
          <w:rPr>
            <w:rStyle w:val="Hyperlink"/>
            <w:rFonts w:ascii="Calibri" w:hAnsi="Calibri"/>
            <w:sz w:val="22"/>
          </w:rPr>
          <w:t>http://dl.acm.org/citation.cfm?id=178097</w:t>
        </w:r>
      </w:hyperlink>
      <w:r w:rsidRPr="007C7293">
        <w:rPr>
          <w:rFonts w:ascii="Calibri" w:hAnsi="Calibri"/>
          <w:sz w:val="22"/>
        </w:rPr>
        <w:t>].</w:t>
      </w:r>
    </w:p>
    <w:p w:rsidR="007C7293" w:rsidRPr="007C7293" w:rsidRDefault="007C7293" w:rsidP="007C7293">
      <w:pPr>
        <w:pStyle w:val="NormalWeb"/>
        <w:rPr>
          <w:rFonts w:ascii="Calibri" w:hAnsi="Calibri"/>
          <w:sz w:val="22"/>
        </w:rPr>
      </w:pPr>
      <w:r w:rsidRPr="007C7293">
        <w:rPr>
          <w:rFonts w:ascii="Calibri" w:hAnsi="Calibri"/>
          <w:sz w:val="22"/>
        </w:rPr>
        <w:t>DOUGLAS, D.H., and PEUCKER, T.K., 1973, ALGORITHMS FOR THE REDUCTION OF THE NUMBER OF POINTS REQUIRED TO REPRESENT A DIGITIZED LINE OR ITS CARICATURE: Cartographica: The International Journal for Geographic Information and Geovisualization, v. 10, p. 112 122.</w:t>
      </w:r>
    </w:p>
    <w:p w:rsidR="007C7293" w:rsidRPr="007C7293" w:rsidRDefault="007C7293" w:rsidP="007C7293">
      <w:pPr>
        <w:pStyle w:val="NormalWeb"/>
        <w:rPr>
          <w:rFonts w:ascii="Calibri" w:hAnsi="Calibri"/>
          <w:sz w:val="22"/>
        </w:rPr>
      </w:pPr>
      <w:r w:rsidRPr="007C7293">
        <w:rPr>
          <w:rFonts w:ascii="Calibri" w:hAnsi="Calibri"/>
          <w:sz w:val="22"/>
        </w:rPr>
        <w:t>Norris, M., and Faichney, A., 2002, SEG Y rev 1 Data Exchange format: Technical Standards Commitee SEG (Society of Exploration Geophysicists).</w:t>
      </w:r>
    </w:p>
    <w:p w:rsidR="00F5445B" w:rsidRDefault="007C7293" w:rsidP="007C7293">
      <w:r w:rsidRPr="007C7293">
        <w:rPr>
          <w:rFonts w:ascii="Calibri" w:eastAsia="Times New Roman" w:hAnsi="Calibri"/>
        </w:rPr>
        <w:t> </w:t>
      </w:r>
      <w:r>
        <w:fldChar w:fldCharType="end"/>
      </w:r>
    </w:p>
    <w:p w:rsidR="00F5445B" w:rsidRPr="002E2404" w:rsidRDefault="00F5445B" w:rsidP="002E2404"/>
    <w:p w:rsidR="002E2404" w:rsidRPr="002E2404" w:rsidRDefault="002E2404" w:rsidP="002E2404"/>
    <w:sectPr w:rsidR="002E2404" w:rsidRPr="002E240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048A4"/>
    <w:multiLevelType w:val="hybridMultilevel"/>
    <w:tmpl w:val="CD3282A4"/>
    <w:lvl w:ilvl="0" w:tplc="5DDC563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28FB4EA0"/>
    <w:multiLevelType w:val="hybridMultilevel"/>
    <w:tmpl w:val="9B5CBA04"/>
    <w:lvl w:ilvl="0" w:tplc="65DC04D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B884AF7"/>
    <w:multiLevelType w:val="hybridMultilevel"/>
    <w:tmpl w:val="BD96CCB0"/>
    <w:lvl w:ilvl="0" w:tplc="D4041A3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42A03AB0"/>
    <w:multiLevelType w:val="hybridMultilevel"/>
    <w:tmpl w:val="9BA6C83A"/>
    <w:lvl w:ilvl="0" w:tplc="9C78148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DCC"/>
    <w:rsid w:val="000247F4"/>
    <w:rsid w:val="00041CA9"/>
    <w:rsid w:val="00047B3A"/>
    <w:rsid w:val="00063450"/>
    <w:rsid w:val="00075DFD"/>
    <w:rsid w:val="000C7331"/>
    <w:rsid w:val="0013055F"/>
    <w:rsid w:val="00145DA1"/>
    <w:rsid w:val="00154243"/>
    <w:rsid w:val="00183753"/>
    <w:rsid w:val="001864AD"/>
    <w:rsid w:val="001B7DCC"/>
    <w:rsid w:val="00240174"/>
    <w:rsid w:val="00251817"/>
    <w:rsid w:val="002C584D"/>
    <w:rsid w:val="002E2404"/>
    <w:rsid w:val="0032125A"/>
    <w:rsid w:val="003611BA"/>
    <w:rsid w:val="00395B7A"/>
    <w:rsid w:val="003D05E2"/>
    <w:rsid w:val="003D1A90"/>
    <w:rsid w:val="004412F6"/>
    <w:rsid w:val="00444CAE"/>
    <w:rsid w:val="00455EE9"/>
    <w:rsid w:val="004829A4"/>
    <w:rsid w:val="00503CC3"/>
    <w:rsid w:val="005556CB"/>
    <w:rsid w:val="005710DB"/>
    <w:rsid w:val="005D16D7"/>
    <w:rsid w:val="006863D1"/>
    <w:rsid w:val="006B0537"/>
    <w:rsid w:val="00750641"/>
    <w:rsid w:val="00787508"/>
    <w:rsid w:val="007946E6"/>
    <w:rsid w:val="007A0E0C"/>
    <w:rsid w:val="007C7293"/>
    <w:rsid w:val="007C7438"/>
    <w:rsid w:val="007F58F6"/>
    <w:rsid w:val="008015B2"/>
    <w:rsid w:val="008059FE"/>
    <w:rsid w:val="00865492"/>
    <w:rsid w:val="008932F2"/>
    <w:rsid w:val="008F204B"/>
    <w:rsid w:val="008F4F97"/>
    <w:rsid w:val="0091273B"/>
    <w:rsid w:val="00913304"/>
    <w:rsid w:val="009727CA"/>
    <w:rsid w:val="00975A04"/>
    <w:rsid w:val="009A0B06"/>
    <w:rsid w:val="009A5D44"/>
    <w:rsid w:val="009D488D"/>
    <w:rsid w:val="00A02A51"/>
    <w:rsid w:val="00A778D7"/>
    <w:rsid w:val="00AE1824"/>
    <w:rsid w:val="00B02170"/>
    <w:rsid w:val="00B3641B"/>
    <w:rsid w:val="00BA200A"/>
    <w:rsid w:val="00BB191A"/>
    <w:rsid w:val="00BB7DB7"/>
    <w:rsid w:val="00BC42B4"/>
    <w:rsid w:val="00C44A6E"/>
    <w:rsid w:val="00C52564"/>
    <w:rsid w:val="00CB5D34"/>
    <w:rsid w:val="00D0126E"/>
    <w:rsid w:val="00D068AF"/>
    <w:rsid w:val="00D20E93"/>
    <w:rsid w:val="00D47450"/>
    <w:rsid w:val="00D7685D"/>
    <w:rsid w:val="00D96B2C"/>
    <w:rsid w:val="00DA4051"/>
    <w:rsid w:val="00DD5B61"/>
    <w:rsid w:val="00E4333C"/>
    <w:rsid w:val="00E92F7E"/>
    <w:rsid w:val="00EA4BB8"/>
    <w:rsid w:val="00EB2ABD"/>
    <w:rsid w:val="00EE2573"/>
    <w:rsid w:val="00EE3413"/>
    <w:rsid w:val="00F244F9"/>
    <w:rsid w:val="00F52922"/>
    <w:rsid w:val="00F5445B"/>
    <w:rsid w:val="00F74BDF"/>
    <w:rsid w:val="00F92A0B"/>
    <w:rsid w:val="00F93F99"/>
    <w:rsid w:val="00FD0935"/>
    <w:rsid w:val="00FE60A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DCC"/>
  </w:style>
  <w:style w:type="paragraph" w:styleId="Heading1">
    <w:name w:val="heading 1"/>
    <w:basedOn w:val="Normal"/>
    <w:next w:val="Normal"/>
    <w:link w:val="Heading1Char"/>
    <w:uiPriority w:val="9"/>
    <w:qFormat/>
    <w:rsid w:val="001B7D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5E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2A0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7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DCC"/>
    <w:rPr>
      <w:rFonts w:ascii="Tahoma" w:hAnsi="Tahoma" w:cs="Tahoma"/>
      <w:sz w:val="16"/>
      <w:szCs w:val="16"/>
    </w:rPr>
  </w:style>
  <w:style w:type="character" w:customStyle="1" w:styleId="Heading1Char">
    <w:name w:val="Heading 1 Char"/>
    <w:basedOn w:val="DefaultParagraphFont"/>
    <w:link w:val="Heading1"/>
    <w:uiPriority w:val="9"/>
    <w:rsid w:val="001B7DCC"/>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B7DC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7DCC"/>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D068AF"/>
    <w:rPr>
      <w:color w:val="0000FF" w:themeColor="hyperlink"/>
      <w:u w:val="single"/>
    </w:rPr>
  </w:style>
  <w:style w:type="character" w:customStyle="1" w:styleId="Heading2Char">
    <w:name w:val="Heading 2 Char"/>
    <w:basedOn w:val="DefaultParagraphFont"/>
    <w:link w:val="Heading2"/>
    <w:uiPriority w:val="9"/>
    <w:rsid w:val="00455EE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92A0B"/>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9D488D"/>
    <w:pPr>
      <w:outlineLvl w:val="9"/>
    </w:pPr>
    <w:rPr>
      <w:lang w:val="en-US" w:eastAsia="ja-JP"/>
    </w:rPr>
  </w:style>
  <w:style w:type="paragraph" w:styleId="TOC1">
    <w:name w:val="toc 1"/>
    <w:basedOn w:val="Normal"/>
    <w:next w:val="Normal"/>
    <w:autoRedefine/>
    <w:uiPriority w:val="39"/>
    <w:unhideWhenUsed/>
    <w:rsid w:val="009D488D"/>
    <w:pPr>
      <w:spacing w:after="100"/>
    </w:pPr>
  </w:style>
  <w:style w:type="paragraph" w:styleId="TOC2">
    <w:name w:val="toc 2"/>
    <w:basedOn w:val="Normal"/>
    <w:next w:val="Normal"/>
    <w:autoRedefine/>
    <w:uiPriority w:val="39"/>
    <w:unhideWhenUsed/>
    <w:rsid w:val="009D488D"/>
    <w:pPr>
      <w:spacing w:after="100"/>
      <w:ind w:left="220"/>
    </w:pPr>
  </w:style>
  <w:style w:type="paragraph" w:styleId="TOC3">
    <w:name w:val="toc 3"/>
    <w:basedOn w:val="Normal"/>
    <w:next w:val="Normal"/>
    <w:autoRedefine/>
    <w:uiPriority w:val="39"/>
    <w:unhideWhenUsed/>
    <w:rsid w:val="009D488D"/>
    <w:pPr>
      <w:spacing w:after="100"/>
      <w:ind w:left="440"/>
    </w:pPr>
  </w:style>
  <w:style w:type="paragraph" w:styleId="ListParagraph">
    <w:name w:val="List Paragraph"/>
    <w:basedOn w:val="Normal"/>
    <w:uiPriority w:val="34"/>
    <w:qFormat/>
    <w:rsid w:val="00E4333C"/>
    <w:pPr>
      <w:ind w:left="720"/>
      <w:contextualSpacing/>
    </w:pPr>
  </w:style>
  <w:style w:type="table" w:styleId="TableGrid">
    <w:name w:val="Table Grid"/>
    <w:basedOn w:val="TableNormal"/>
    <w:uiPriority w:val="59"/>
    <w:rsid w:val="00A02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7293"/>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styleId="FollowedHyperlink">
    <w:name w:val="FollowedHyperlink"/>
    <w:basedOn w:val="DefaultParagraphFont"/>
    <w:uiPriority w:val="99"/>
    <w:semiHidden/>
    <w:unhideWhenUsed/>
    <w:rsid w:val="007C7293"/>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DCC"/>
  </w:style>
  <w:style w:type="paragraph" w:styleId="Heading1">
    <w:name w:val="heading 1"/>
    <w:basedOn w:val="Normal"/>
    <w:next w:val="Normal"/>
    <w:link w:val="Heading1Char"/>
    <w:uiPriority w:val="9"/>
    <w:qFormat/>
    <w:rsid w:val="001B7D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55EE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2A0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7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7DCC"/>
    <w:rPr>
      <w:rFonts w:ascii="Tahoma" w:hAnsi="Tahoma" w:cs="Tahoma"/>
      <w:sz w:val="16"/>
      <w:szCs w:val="16"/>
    </w:rPr>
  </w:style>
  <w:style w:type="character" w:customStyle="1" w:styleId="Heading1Char">
    <w:name w:val="Heading 1 Char"/>
    <w:basedOn w:val="DefaultParagraphFont"/>
    <w:link w:val="Heading1"/>
    <w:uiPriority w:val="9"/>
    <w:rsid w:val="001B7DCC"/>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1B7DC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7DCC"/>
    <w:rPr>
      <w:rFonts w:asciiTheme="majorHAnsi" w:eastAsiaTheme="majorEastAsia" w:hAnsiTheme="majorHAnsi" w:cstheme="majorBidi"/>
      <w:color w:val="17365D" w:themeColor="text2" w:themeShade="BF"/>
      <w:spacing w:val="5"/>
      <w:kern w:val="28"/>
      <w:sz w:val="52"/>
      <w:szCs w:val="52"/>
    </w:rPr>
  </w:style>
  <w:style w:type="character" w:styleId="Hyperlink">
    <w:name w:val="Hyperlink"/>
    <w:basedOn w:val="DefaultParagraphFont"/>
    <w:uiPriority w:val="99"/>
    <w:unhideWhenUsed/>
    <w:rsid w:val="00D068AF"/>
    <w:rPr>
      <w:color w:val="0000FF" w:themeColor="hyperlink"/>
      <w:u w:val="single"/>
    </w:rPr>
  </w:style>
  <w:style w:type="character" w:customStyle="1" w:styleId="Heading2Char">
    <w:name w:val="Heading 2 Char"/>
    <w:basedOn w:val="DefaultParagraphFont"/>
    <w:link w:val="Heading2"/>
    <w:uiPriority w:val="9"/>
    <w:rsid w:val="00455EE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92A0B"/>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9D488D"/>
    <w:pPr>
      <w:outlineLvl w:val="9"/>
    </w:pPr>
    <w:rPr>
      <w:lang w:val="en-US" w:eastAsia="ja-JP"/>
    </w:rPr>
  </w:style>
  <w:style w:type="paragraph" w:styleId="TOC1">
    <w:name w:val="toc 1"/>
    <w:basedOn w:val="Normal"/>
    <w:next w:val="Normal"/>
    <w:autoRedefine/>
    <w:uiPriority w:val="39"/>
    <w:unhideWhenUsed/>
    <w:rsid w:val="009D488D"/>
    <w:pPr>
      <w:spacing w:after="100"/>
    </w:pPr>
  </w:style>
  <w:style w:type="paragraph" w:styleId="TOC2">
    <w:name w:val="toc 2"/>
    <w:basedOn w:val="Normal"/>
    <w:next w:val="Normal"/>
    <w:autoRedefine/>
    <w:uiPriority w:val="39"/>
    <w:unhideWhenUsed/>
    <w:rsid w:val="009D488D"/>
    <w:pPr>
      <w:spacing w:after="100"/>
      <w:ind w:left="220"/>
    </w:pPr>
  </w:style>
  <w:style w:type="paragraph" w:styleId="TOC3">
    <w:name w:val="toc 3"/>
    <w:basedOn w:val="Normal"/>
    <w:next w:val="Normal"/>
    <w:autoRedefine/>
    <w:uiPriority w:val="39"/>
    <w:unhideWhenUsed/>
    <w:rsid w:val="009D488D"/>
    <w:pPr>
      <w:spacing w:after="100"/>
      <w:ind w:left="440"/>
    </w:pPr>
  </w:style>
  <w:style w:type="paragraph" w:styleId="ListParagraph">
    <w:name w:val="List Paragraph"/>
    <w:basedOn w:val="Normal"/>
    <w:uiPriority w:val="34"/>
    <w:qFormat/>
    <w:rsid w:val="00E4333C"/>
    <w:pPr>
      <w:ind w:left="720"/>
      <w:contextualSpacing/>
    </w:pPr>
  </w:style>
  <w:style w:type="table" w:styleId="TableGrid">
    <w:name w:val="Table Grid"/>
    <w:basedOn w:val="TableNormal"/>
    <w:uiPriority w:val="59"/>
    <w:rsid w:val="00A02A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C7293"/>
    <w:pPr>
      <w:spacing w:before="100" w:beforeAutospacing="1" w:after="100" w:afterAutospacing="1" w:line="240" w:lineRule="auto"/>
    </w:pPr>
    <w:rPr>
      <w:rFonts w:ascii="Times New Roman" w:eastAsiaTheme="minorEastAsia" w:hAnsi="Times New Roman" w:cs="Times New Roman"/>
      <w:sz w:val="24"/>
      <w:szCs w:val="24"/>
      <w:lang w:eastAsia="en-CA"/>
    </w:rPr>
  </w:style>
  <w:style w:type="character" w:styleId="FollowedHyperlink">
    <w:name w:val="FollowedHyperlink"/>
    <w:basedOn w:val="DefaultParagraphFont"/>
    <w:uiPriority w:val="99"/>
    <w:semiHidden/>
    <w:unhideWhenUsed/>
    <w:rsid w:val="007C72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6850095">
      <w:bodyDiv w:val="1"/>
      <w:marLeft w:val="0"/>
      <w:marRight w:val="0"/>
      <w:marTop w:val="0"/>
      <w:marBottom w:val="0"/>
      <w:divBdr>
        <w:top w:val="none" w:sz="0" w:space="0" w:color="auto"/>
        <w:left w:val="none" w:sz="0" w:space="0" w:color="auto"/>
        <w:bottom w:val="none" w:sz="0" w:space="0" w:color="auto"/>
        <w:right w:val="none" w:sz="0" w:space="0" w:color="auto"/>
      </w:divBdr>
    </w:div>
    <w:div w:id="1029335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dl.acm.org/citation.cfm?id=178097"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microsoft.com/office/2007/relationships/stylesWithEffects" Target="stylesWithEffects.xml"/><Relationship Id="rId9" Type="http://schemas.openxmlformats.org/officeDocument/2006/relationships/hyperlink" Target="http://ed.gdr.nrcan.gc.ca/index_e.php" TargetMode="Externa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D6CB6B-3FCC-4556-87B4-D9BA9B8EB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55</TotalTime>
  <Pages>27</Pages>
  <Words>3781</Words>
  <Characters>21555</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_</vt:lpstr>
    </vt:vector>
  </TitlesOfParts>
  <Company>NRCan / RNCan</Company>
  <LinksUpToDate>false</LinksUpToDate>
  <CharactersWithSpaces>25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Courtney, Bob</dc:creator>
  <cp:lastModifiedBy>Courtney, Bob</cp:lastModifiedBy>
  <cp:revision>17</cp:revision>
  <cp:lastPrinted>2016-11-09T19:34:00Z</cp:lastPrinted>
  <dcterms:created xsi:type="dcterms:W3CDTF">2016-02-17T17:05:00Z</dcterms:created>
  <dcterms:modified xsi:type="dcterms:W3CDTF">2016-11-29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1</vt:lpwstr>
  </property>
  <property fmtid="{D5CDD505-2E9C-101B-9397-08002B2CF9AE}" pid="3" name="WnCSubscriberId">
    <vt:lpwstr>5214</vt:lpwstr>
  </property>
  <property fmtid="{D5CDD505-2E9C-101B-9397-08002B2CF9AE}" pid="4" name="WnCOutputStyleId">
    <vt:lpwstr>1784</vt:lpwstr>
  </property>
  <property fmtid="{D5CDD505-2E9C-101B-9397-08002B2CF9AE}" pid="5" name="RWProductId">
    <vt:lpwstr>WnC</vt:lpwstr>
  </property>
  <property fmtid="{D5CDD505-2E9C-101B-9397-08002B2CF9AE}" pid="6" name="WnC4Folder">
    <vt:lpwstr>Documents///NavCleaner</vt:lpwstr>
  </property>
</Properties>
</file>